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542FF" w:rsidRDefault="00C21354" w:rsidP="009C3D47">
      <w:pPr>
        <w:pStyle w:val="Titre2"/>
        <w:jc w:val="center"/>
      </w:pPr>
      <w:r>
        <w:t>Cahier des charges</w:t>
      </w:r>
      <w:r w:rsidR="005F18CC">
        <w:t xml:space="preserve"> application</w:t>
      </w:r>
      <w:r>
        <w:t xml:space="preserve"> </w:t>
      </w:r>
      <w:r w:rsidR="00150ECC">
        <w:t xml:space="preserve">– projet </w:t>
      </w:r>
      <w:proofErr w:type="spellStart"/>
      <w:r w:rsidR="00150ECC">
        <w:t>Big</w:t>
      </w:r>
      <w:proofErr w:type="spellEnd"/>
      <w:r w:rsidR="00150ECC">
        <w:t xml:space="preserve"> Bridge</w:t>
      </w:r>
    </w:p>
    <w:p w:rsidR="00150ECC" w:rsidRDefault="00150ECC" w:rsidP="009C3D47">
      <w:pPr>
        <w:jc w:val="center"/>
      </w:pPr>
    </w:p>
    <w:p w:rsidR="00150ECC" w:rsidRDefault="00150ECC" w:rsidP="009C3D47">
      <w:pPr>
        <w:pStyle w:val="Sous-titre"/>
        <w:jc w:val="center"/>
      </w:pPr>
      <w:r>
        <w:t>Contexte</w:t>
      </w:r>
    </w:p>
    <w:p w:rsidR="00150ECC" w:rsidRDefault="007743EB" w:rsidP="009C3D47">
      <w:pPr>
        <w:jc w:val="center"/>
      </w:pPr>
      <w:r>
        <w:t xml:space="preserve">Dans le cadre de la continuité du projet </w:t>
      </w:r>
      <w:proofErr w:type="spellStart"/>
      <w:r>
        <w:t>Big</w:t>
      </w:r>
      <w:proofErr w:type="spellEnd"/>
      <w:r>
        <w:t xml:space="preserve"> Bridge, nous cherchons à mettre en place une solution permettant de réduire le taux d’entrées au CHU lié à la qualité de l’air. </w:t>
      </w:r>
      <w:r w:rsidR="009575CD">
        <w:t xml:space="preserve">L’application doit pouvoir analyser les données </w:t>
      </w:r>
      <w:r w:rsidR="00F031E8">
        <w:t xml:space="preserve">personnelles et </w:t>
      </w:r>
      <w:r w:rsidR="009575CD">
        <w:t>médicales d’un patient ainsi que les données environnementales en temps réel afin de prévenir et conseiller ce dernier sur les risques éventuels qu’il encourt.</w:t>
      </w:r>
    </w:p>
    <w:p w:rsidR="00150ECC" w:rsidRDefault="00150ECC" w:rsidP="009C3D47">
      <w:pPr>
        <w:pStyle w:val="Sous-titre"/>
        <w:jc w:val="center"/>
      </w:pPr>
      <w:r>
        <w:t>Présentation du document</w:t>
      </w:r>
    </w:p>
    <w:p w:rsidR="004F3E0C" w:rsidRDefault="007743EB" w:rsidP="009C3D47">
      <w:pPr>
        <w:jc w:val="center"/>
      </w:pPr>
      <w:r>
        <w:t>Ce document est un cahier des charges théorique pour une application reliée à une montre connectée (</w:t>
      </w:r>
      <w:proofErr w:type="spellStart"/>
      <w:r>
        <w:t>smartwa</w:t>
      </w:r>
      <w:r w:rsidR="00F756BE">
        <w:t>t</w:t>
      </w:r>
      <w:r w:rsidR="00B03829">
        <w:t>ches</w:t>
      </w:r>
      <w:proofErr w:type="spellEnd"/>
      <w:r w:rsidR="00B03829">
        <w:t>) et à une balance connectée (pèse personnes).</w:t>
      </w:r>
    </w:p>
    <w:p w:rsidR="004F3E0C" w:rsidRDefault="004F3E0C" w:rsidP="009C3D47">
      <w:pPr>
        <w:pStyle w:val="Sous-titre"/>
        <w:jc w:val="center"/>
      </w:pPr>
      <w:r>
        <w:t>Etude de l’existant</w:t>
      </w:r>
    </w:p>
    <w:p w:rsidR="004F3E0C" w:rsidRPr="009935A0" w:rsidRDefault="004F3E0C" w:rsidP="009C3D47">
      <w:pPr>
        <w:jc w:val="center"/>
        <w:rPr>
          <w:rStyle w:val="Emphaseple"/>
        </w:rPr>
      </w:pPr>
      <w:r w:rsidRPr="009935A0">
        <w:rPr>
          <w:rStyle w:val="Emphaseple"/>
        </w:rPr>
        <w:t>Les applications santé :</w:t>
      </w:r>
    </w:p>
    <w:p w:rsidR="00DD5217" w:rsidRDefault="00DD5217" w:rsidP="009C3D47">
      <w:pPr>
        <w:jc w:val="center"/>
      </w:pPr>
      <w:proofErr w:type="spellStart"/>
      <w:r w:rsidRPr="00437CE3">
        <w:rPr>
          <w:b/>
          <w:i/>
        </w:rPr>
        <w:t>Q</w:t>
      </w:r>
      <w:r w:rsidR="00437CE3" w:rsidRPr="00437CE3">
        <w:rPr>
          <w:b/>
          <w:i/>
        </w:rPr>
        <w:t>alyo</w:t>
      </w:r>
      <w:proofErr w:type="spellEnd"/>
      <w:r>
        <w:t xml:space="preserve"> est une application pour mieux gérer sa santé. </w:t>
      </w:r>
      <w:r w:rsidR="00437CE3" w:rsidRPr="00437CE3">
        <w:t>Cette dernière</w:t>
      </w:r>
      <w:r w:rsidRPr="00437CE3">
        <w:t xml:space="preserve"> collecte des données en lien avec la santé et le bien-être: poids, tension artérielle, cholestérol, stress, nutrition, nombre de pas... Elle connecte les objets et dispositifs médicaux et récupère automatiquement les données physiologiques. </w:t>
      </w:r>
      <w:proofErr w:type="spellStart"/>
      <w:r w:rsidRPr="00437CE3">
        <w:t>Qalyo</w:t>
      </w:r>
      <w:proofErr w:type="spellEnd"/>
      <w:r w:rsidRPr="00437CE3">
        <w:t xml:space="preserve"> analyse ensuite ces informations pour donner des conseils personnalisés.</w:t>
      </w:r>
    </w:p>
    <w:p w:rsidR="00437CE3" w:rsidRDefault="005E4A4B" w:rsidP="009C3D47">
      <w:pPr>
        <w:jc w:val="center"/>
      </w:pPr>
      <w:r w:rsidRPr="005E4A4B">
        <w:t>https://www.qalyo.com/</w:t>
      </w:r>
    </w:p>
    <w:p w:rsidR="00437CE3" w:rsidRDefault="00437CE3" w:rsidP="009C3D47">
      <w:pPr>
        <w:jc w:val="center"/>
      </w:pPr>
      <w:r>
        <w:t xml:space="preserve">Les </w:t>
      </w:r>
      <w:proofErr w:type="spellStart"/>
      <w:r w:rsidRPr="00437CE3">
        <w:rPr>
          <w:b/>
          <w:i/>
        </w:rPr>
        <w:t>smartwa</w:t>
      </w:r>
      <w:r w:rsidR="00F756BE">
        <w:rPr>
          <w:b/>
          <w:i/>
        </w:rPr>
        <w:t>t</w:t>
      </w:r>
      <w:r w:rsidRPr="00437CE3">
        <w:rPr>
          <w:b/>
          <w:i/>
        </w:rPr>
        <w:t>ches</w:t>
      </w:r>
      <w:proofErr w:type="spellEnd"/>
      <w:r>
        <w:t xml:space="preserve"> permettent une analyse du rythme cardiaque.</w:t>
      </w:r>
    </w:p>
    <w:p w:rsidR="004F3E0C" w:rsidRDefault="004F3E0C" w:rsidP="009C3D47">
      <w:pPr>
        <w:jc w:val="center"/>
      </w:pPr>
    </w:p>
    <w:p w:rsidR="004F3E0C" w:rsidRPr="009935A0" w:rsidRDefault="004F3E0C" w:rsidP="009C3D47">
      <w:pPr>
        <w:jc w:val="center"/>
        <w:rPr>
          <w:rStyle w:val="Emphaseple"/>
        </w:rPr>
      </w:pPr>
      <w:r w:rsidRPr="009935A0">
        <w:rPr>
          <w:rStyle w:val="Emphaseple"/>
        </w:rPr>
        <w:t>Les applications environnementales :</w:t>
      </w:r>
    </w:p>
    <w:p w:rsidR="00437CE3" w:rsidRDefault="00437CE3" w:rsidP="009C3D47">
      <w:pPr>
        <w:jc w:val="center"/>
      </w:pPr>
      <w:r w:rsidRPr="00437CE3">
        <w:rPr>
          <w:b/>
          <w:i/>
        </w:rPr>
        <w:t>Plume air Report</w:t>
      </w:r>
      <w:r>
        <w:t xml:space="preserve"> </w:t>
      </w:r>
      <w:r w:rsidRPr="00437CE3">
        <w:t>permet de surveiller en temps réel, la qualité de l’air à Paris, et dans quelques grandes villes de France (Angers, Bordeaux, Clermont-Ferrand, Nantes, Dijon, Grenoble, Lyon, Lille etc.). Plume air Report utilise les données d’</w:t>
      </w:r>
      <w:proofErr w:type="spellStart"/>
      <w:r w:rsidRPr="00437CE3">
        <w:t>AirParif</w:t>
      </w:r>
      <w:proofErr w:type="spellEnd"/>
      <w:r w:rsidRPr="00437CE3">
        <w:t xml:space="preserve"> (association de surveillance de la qualité de l’air) et les autres données ouvertes de pollution des grandes villes, pour retranscrire le niveau de pollution sur cinq niveaux, de l’air le plus pur, à la très forte pollution. A chaque niveau, l’application donne des conseils sur les activités à faire, ou non, en extérieur. Un nuage gris ou bleu apparaît selon la qualité de l’air. La couleur conseille, ou non, d’aller faire des activités sportives dehors.</w:t>
      </w:r>
    </w:p>
    <w:p w:rsidR="00EF12E6" w:rsidRDefault="00EF12E6" w:rsidP="009C3D47">
      <w:pPr>
        <w:jc w:val="center"/>
      </w:pPr>
      <w:r w:rsidRPr="00EF12E6">
        <w:t>https://play.google.com/store/apps/details?id=com.plumelabs.air&amp;hl=fr</w:t>
      </w:r>
    </w:p>
    <w:p w:rsidR="009935A0" w:rsidRDefault="009935A0">
      <w:r w:rsidRPr="009935A0">
        <w:rPr>
          <w:noProof/>
          <w:lang w:eastAsia="fr-FR"/>
        </w:rPr>
        <w:lastRenderedPageBreak/>
        <w:drawing>
          <wp:anchor distT="0" distB="0" distL="114300" distR="114300" simplePos="0" relativeHeight="251658240" behindDoc="0" locked="0" layoutInCell="1" allowOverlap="1">
            <wp:simplePos x="0" y="0"/>
            <wp:positionH relativeFrom="column">
              <wp:posOffset>29845</wp:posOffset>
            </wp:positionH>
            <wp:positionV relativeFrom="paragraph">
              <wp:posOffset>57785</wp:posOffset>
            </wp:positionV>
            <wp:extent cx="3587750" cy="3215640"/>
            <wp:effectExtent l="0" t="0" r="0" b="3810"/>
            <wp:wrapSquare wrapText="bothSides"/>
            <wp:docPr id="4" name="Image 4" descr="L'application Plume air Report propose une interface ludique pour suivre l'évolution de la qualité de l'a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L'application Plume air Report propose une interface ludique pour suivre l'évolution de la qualité de l'air."/>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587750" cy="321564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935A0" w:rsidRDefault="009935A0">
      <w:pPr>
        <w:rPr>
          <w:b/>
          <w:i/>
        </w:rPr>
      </w:pPr>
    </w:p>
    <w:p w:rsidR="009935A0" w:rsidRDefault="009935A0">
      <w:pPr>
        <w:rPr>
          <w:b/>
          <w:i/>
        </w:rPr>
      </w:pPr>
    </w:p>
    <w:p w:rsidR="009935A0" w:rsidRDefault="009935A0">
      <w:pPr>
        <w:rPr>
          <w:b/>
          <w:i/>
        </w:rPr>
      </w:pPr>
    </w:p>
    <w:p w:rsidR="009935A0" w:rsidRDefault="009935A0">
      <w:pPr>
        <w:rPr>
          <w:b/>
          <w:i/>
        </w:rPr>
      </w:pPr>
    </w:p>
    <w:p w:rsidR="009935A0" w:rsidRDefault="009935A0">
      <w:pPr>
        <w:rPr>
          <w:b/>
          <w:i/>
        </w:rPr>
      </w:pPr>
    </w:p>
    <w:p w:rsidR="009935A0" w:rsidRDefault="009935A0">
      <w:pPr>
        <w:rPr>
          <w:b/>
          <w:i/>
        </w:rPr>
      </w:pPr>
    </w:p>
    <w:p w:rsidR="009935A0" w:rsidRDefault="009935A0">
      <w:pPr>
        <w:rPr>
          <w:b/>
          <w:i/>
        </w:rPr>
      </w:pPr>
    </w:p>
    <w:p w:rsidR="009935A0" w:rsidRDefault="009935A0">
      <w:pPr>
        <w:rPr>
          <w:b/>
          <w:i/>
        </w:rPr>
      </w:pPr>
    </w:p>
    <w:p w:rsidR="009935A0" w:rsidRDefault="009935A0">
      <w:pPr>
        <w:rPr>
          <w:b/>
          <w:i/>
        </w:rPr>
      </w:pPr>
    </w:p>
    <w:p w:rsidR="009935A0" w:rsidRDefault="009935A0">
      <w:pPr>
        <w:rPr>
          <w:b/>
          <w:i/>
        </w:rPr>
      </w:pPr>
    </w:p>
    <w:p w:rsidR="009C3D47" w:rsidRDefault="009C3D47">
      <w:pPr>
        <w:rPr>
          <w:b/>
          <w:i/>
        </w:rPr>
      </w:pPr>
    </w:p>
    <w:p w:rsidR="00437CE3" w:rsidRDefault="00437CE3">
      <w:r w:rsidRPr="009935A0">
        <w:rPr>
          <w:b/>
          <w:i/>
        </w:rPr>
        <w:t>Qualité de l’air</w:t>
      </w:r>
      <w:r w:rsidRPr="009935A0">
        <w:t xml:space="preserve"> </w:t>
      </w:r>
      <w:r w:rsidR="001C5016" w:rsidRPr="009935A0">
        <w:t>permet de suivre en direct la qualité de l’air mesurée dans la station la plus proche de l’utilisateur. Elle compile les données des observatoires officiels régionaux. </w:t>
      </w:r>
      <w:r w:rsidR="009935A0" w:rsidRPr="009935A0">
        <w:t xml:space="preserve">L’application détaille la qualité de l’air selon les 5 indices utilisés en France. Chaque indice (SO2 : dioxyde de soufre, gaz libéré par l'industrie et la combustion du pétrole, charbon, gaz naturel, O3 : ozone, issu de la réaction des rayons UV du soleil avec certains gaz de l'industrie, NO2 : dioxyde d'azote, gaz fortement toxique émis par les moteurs diesel, PM10 : particules en suspension, générées par le chauffage au bois, la combustion de l'essence, et les centrales thermiques), est matérialisé par un petit cercle de couleur, du vert au rouge, en fonction de la qualité de l’air. Le cinquième indice, le </w:t>
      </w:r>
      <w:r w:rsidR="009935A0">
        <w:t xml:space="preserve">cercle le plus gros, ATMO, est </w:t>
      </w:r>
      <w:r w:rsidR="009935A0" w:rsidRPr="009935A0">
        <w:t>la valeur qui permet de donner un aperçu global de la qualité de l'air. Un gros cercle vert, l’air est pur, un gros cercle rouge, c’est très mauvais. </w:t>
      </w:r>
    </w:p>
    <w:p w:rsidR="00EF12E6" w:rsidRDefault="00EF12E6" w:rsidP="005E4A4B">
      <w:pPr>
        <w:spacing w:before="100" w:beforeAutospacing="1" w:after="100" w:afterAutospacing="1" w:line="240" w:lineRule="auto"/>
      </w:pPr>
      <w:r w:rsidRPr="005E4A4B">
        <w:t>https</w:t>
      </w:r>
      <w:r w:rsidRPr="00EF12E6">
        <w:t>://play.google.com/store/apps/details?id=com.airvisual&amp;hl=fr</w:t>
      </w:r>
    </w:p>
    <w:p w:rsidR="009935A0" w:rsidRPr="009935A0" w:rsidRDefault="009935A0">
      <w:r>
        <w:rPr>
          <w:noProof/>
          <w:lang w:eastAsia="fr-FR"/>
        </w:rPr>
        <w:drawing>
          <wp:inline distT="0" distB="0" distL="0" distR="0">
            <wp:extent cx="4329546" cy="2699081"/>
            <wp:effectExtent l="0" t="0" r="0" b="6350"/>
            <wp:docPr id="7" name="Image 7" descr="Pas franchement très jolie, l'application Qualité de l'air est cependant la plus clai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as franchement très jolie, l'application Qualité de l'air est cependant la plus clair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38209" cy="2704482"/>
                    </a:xfrm>
                    <a:prstGeom prst="rect">
                      <a:avLst/>
                    </a:prstGeom>
                    <a:noFill/>
                    <a:ln>
                      <a:noFill/>
                    </a:ln>
                  </pic:spPr>
                </pic:pic>
              </a:graphicData>
            </a:graphic>
          </wp:inline>
        </w:drawing>
      </w:r>
    </w:p>
    <w:p w:rsidR="005D1852" w:rsidRDefault="005D1852"/>
    <w:p w:rsidR="005D1852" w:rsidRDefault="00A930F1">
      <w:pPr>
        <w:rPr>
          <w:b/>
          <w:i/>
        </w:rPr>
      </w:pPr>
      <w:r w:rsidRPr="00A930F1">
        <w:rPr>
          <w:b/>
          <w:i/>
        </w:rPr>
        <w:lastRenderedPageBreak/>
        <w:t>Assistant Air (MAAF)</w:t>
      </w:r>
      <w:r>
        <w:rPr>
          <w:b/>
          <w:i/>
        </w:rPr>
        <w:t xml:space="preserve"> </w:t>
      </w:r>
    </w:p>
    <w:tbl>
      <w:tblPr>
        <w:tblW w:w="0" w:type="auto"/>
        <w:tblCellSpacing w:w="15" w:type="dxa"/>
        <w:shd w:val="clear" w:color="auto" w:fill="FFFFFF"/>
        <w:tblCellMar>
          <w:top w:w="15" w:type="dxa"/>
          <w:left w:w="15" w:type="dxa"/>
          <w:bottom w:w="15" w:type="dxa"/>
          <w:right w:w="15" w:type="dxa"/>
        </w:tblCellMar>
        <w:tblLook w:val="04A0" w:firstRow="1" w:lastRow="0" w:firstColumn="1" w:lastColumn="0" w:noHBand="0" w:noVBand="1"/>
      </w:tblPr>
      <w:tblGrid>
        <w:gridCol w:w="301"/>
        <w:gridCol w:w="8771"/>
      </w:tblGrid>
      <w:tr w:rsidR="00A930F1" w:rsidRPr="00A930F1" w:rsidTr="00A930F1">
        <w:trPr>
          <w:tblCellSpacing w:w="15" w:type="dxa"/>
        </w:trPr>
        <w:tc>
          <w:tcPr>
            <w:tcW w:w="50" w:type="dxa"/>
            <w:tcBorders>
              <w:top w:val="nil"/>
            </w:tcBorders>
            <w:shd w:val="clear" w:color="auto" w:fill="FFFFFF"/>
            <w:vAlign w:val="center"/>
            <w:hideMark/>
          </w:tcPr>
          <w:p w:rsidR="00A930F1" w:rsidRPr="00A930F1" w:rsidRDefault="00A930F1" w:rsidP="00A930F1">
            <w:pPr>
              <w:spacing w:before="100" w:beforeAutospacing="1" w:after="100" w:afterAutospacing="1" w:line="240" w:lineRule="auto"/>
              <w:rPr>
                <w:rFonts w:ascii="Arial" w:eastAsia="Times New Roman" w:hAnsi="Arial" w:cs="Arial"/>
                <w:color w:val="00989A"/>
                <w:sz w:val="19"/>
                <w:szCs w:val="19"/>
                <w:lang w:eastAsia="fr-FR"/>
              </w:rPr>
            </w:pPr>
            <w:r w:rsidRPr="00A930F1">
              <w:rPr>
                <w:rFonts w:ascii="Arial" w:eastAsia="Times New Roman" w:hAnsi="Arial" w:cs="Arial"/>
                <w:color w:val="00989A"/>
                <w:sz w:val="27"/>
                <w:szCs w:val="27"/>
                <w:lang w:eastAsia="fr-FR"/>
              </w:rPr>
              <w:t>   </w:t>
            </w:r>
          </w:p>
        </w:tc>
        <w:tc>
          <w:tcPr>
            <w:tcW w:w="8932" w:type="dxa"/>
            <w:tcBorders>
              <w:top w:val="nil"/>
            </w:tcBorders>
            <w:shd w:val="clear" w:color="auto" w:fill="FFFFFF"/>
            <w:vAlign w:val="center"/>
            <w:hideMark/>
          </w:tcPr>
          <w:p w:rsidR="00A930F1" w:rsidRPr="00A930F1" w:rsidRDefault="00A930F1" w:rsidP="00A930F1">
            <w:pPr>
              <w:numPr>
                <w:ilvl w:val="0"/>
                <w:numId w:val="1"/>
              </w:numPr>
              <w:spacing w:before="100" w:beforeAutospacing="1" w:after="100" w:afterAutospacing="1" w:line="240" w:lineRule="auto"/>
              <w:ind w:left="0"/>
            </w:pPr>
            <w:r w:rsidRPr="00A930F1">
              <w:t>Consulter le niveau de pollution des villes en Europe,</w:t>
            </w:r>
            <w:r w:rsidRPr="00A930F1">
              <w:br/>
              <w:t> </w:t>
            </w:r>
          </w:p>
          <w:p w:rsidR="00A930F1" w:rsidRPr="00A930F1" w:rsidRDefault="00A930F1" w:rsidP="00A930F1">
            <w:pPr>
              <w:numPr>
                <w:ilvl w:val="0"/>
                <w:numId w:val="1"/>
              </w:numPr>
              <w:spacing w:before="100" w:beforeAutospacing="1" w:after="100" w:afterAutospacing="1" w:line="240" w:lineRule="auto"/>
              <w:ind w:left="0"/>
            </w:pPr>
            <w:r w:rsidRPr="00A930F1">
              <w:t>Consulter les niveaux des pollens en France,</w:t>
            </w:r>
            <w:r w:rsidRPr="00A930F1">
              <w:br/>
              <w:t> </w:t>
            </w:r>
          </w:p>
          <w:p w:rsidR="00A930F1" w:rsidRPr="00A930F1" w:rsidRDefault="00A930F1" w:rsidP="00A930F1">
            <w:pPr>
              <w:numPr>
                <w:ilvl w:val="0"/>
                <w:numId w:val="1"/>
              </w:numPr>
              <w:spacing w:before="100" w:beforeAutospacing="1" w:after="100" w:afterAutospacing="1" w:line="240" w:lineRule="auto"/>
              <w:ind w:left="0"/>
            </w:pPr>
            <w:r w:rsidRPr="00A930F1">
              <w:t>Consulter les prévisions météo jusqu'à 3 jours en France,</w:t>
            </w:r>
            <w:r w:rsidRPr="00A930F1">
              <w:br/>
              <w:t> </w:t>
            </w:r>
          </w:p>
          <w:p w:rsidR="00A930F1" w:rsidRPr="00A930F1" w:rsidRDefault="00A930F1" w:rsidP="00A930F1">
            <w:pPr>
              <w:numPr>
                <w:ilvl w:val="0"/>
                <w:numId w:val="1"/>
              </w:numPr>
              <w:spacing w:before="100" w:beforeAutospacing="1" w:after="100" w:afterAutospacing="1" w:line="240" w:lineRule="auto"/>
              <w:ind w:left="0"/>
            </w:pPr>
            <w:r w:rsidRPr="00A930F1">
              <w:t>Créer des alertes pour vos villes favorites afin d'être informé dès que la pollution ou les pollens auxquels vous êtes sensibles, dépassent un seuil critique,</w:t>
            </w:r>
            <w:r w:rsidRPr="00A930F1">
              <w:br/>
              <w:t> </w:t>
            </w:r>
          </w:p>
          <w:p w:rsidR="00A930F1" w:rsidRPr="00A930F1" w:rsidRDefault="00A930F1" w:rsidP="00A930F1">
            <w:pPr>
              <w:numPr>
                <w:ilvl w:val="0"/>
                <w:numId w:val="1"/>
              </w:numPr>
              <w:spacing w:before="100" w:beforeAutospacing="1" w:after="100" w:afterAutospacing="1" w:line="240" w:lineRule="auto"/>
              <w:ind w:left="0"/>
            </w:pPr>
            <w:r w:rsidRPr="00A930F1">
              <w:t>Obtenir des conseils selon le niveau de pollution ou de pollen,</w:t>
            </w:r>
            <w:r w:rsidRPr="00A930F1">
              <w:br/>
              <w:t> </w:t>
            </w:r>
          </w:p>
          <w:p w:rsidR="00A930F1" w:rsidRPr="00A930F1" w:rsidRDefault="00A930F1" w:rsidP="00A930F1">
            <w:pPr>
              <w:numPr>
                <w:ilvl w:val="0"/>
                <w:numId w:val="1"/>
              </w:numPr>
              <w:spacing w:before="100" w:beforeAutospacing="1" w:after="100" w:afterAutospacing="1" w:line="240" w:lineRule="auto"/>
              <w:ind w:left="0"/>
            </w:pPr>
            <w:r w:rsidRPr="00A930F1">
              <w:t>Découvrir comment mieux agir sur votre santé et votre environnement,</w:t>
            </w:r>
            <w:r w:rsidRPr="00A930F1">
              <w:br/>
              <w:t> </w:t>
            </w:r>
          </w:p>
          <w:p w:rsidR="00A930F1" w:rsidRPr="00A930F1" w:rsidRDefault="00A930F1" w:rsidP="00A930F1">
            <w:pPr>
              <w:numPr>
                <w:ilvl w:val="0"/>
                <w:numId w:val="1"/>
              </w:numPr>
              <w:spacing w:before="100" w:beforeAutospacing="1" w:after="100" w:afterAutospacing="1" w:line="240" w:lineRule="auto"/>
              <w:ind w:left="0"/>
              <w:rPr>
                <w:rFonts w:ascii="Arial" w:eastAsia="Times New Roman" w:hAnsi="Arial" w:cs="Arial"/>
                <w:color w:val="00989A"/>
                <w:sz w:val="19"/>
                <w:szCs w:val="19"/>
                <w:lang w:eastAsia="fr-FR"/>
              </w:rPr>
            </w:pPr>
            <w:r w:rsidRPr="00A930F1">
              <w:t>Trouver des réponses à vos questions sur la pollution et les pollens.</w:t>
            </w:r>
          </w:p>
        </w:tc>
      </w:tr>
    </w:tbl>
    <w:p w:rsidR="00A930F1" w:rsidRDefault="00A930F1">
      <w:pPr>
        <w:rPr>
          <w:b/>
          <w:i/>
        </w:rPr>
      </w:pPr>
    </w:p>
    <w:p w:rsidR="00A930F1" w:rsidRDefault="00A930F1">
      <w:pPr>
        <w:rPr>
          <w:b/>
          <w:i/>
        </w:rPr>
      </w:pPr>
    </w:p>
    <w:p w:rsidR="00A930F1" w:rsidRPr="00A930F1" w:rsidRDefault="00A930F1">
      <w:r w:rsidRPr="00A930F1">
        <w:t>https://www.maaf.fr/assurances/fr/p_78494/application-assistant-air</w:t>
      </w:r>
    </w:p>
    <w:p w:rsidR="005D1852" w:rsidRDefault="005D1852"/>
    <w:p w:rsidR="005D1852" w:rsidRDefault="005D1852"/>
    <w:p w:rsidR="009C3D47" w:rsidRDefault="009C3D47" w:rsidP="005E4A4B">
      <w:pPr>
        <w:pStyle w:val="Sous-titre"/>
      </w:pPr>
    </w:p>
    <w:p w:rsidR="004F3E0C" w:rsidRDefault="008D3C8B" w:rsidP="008D3C8B">
      <w:pPr>
        <w:pStyle w:val="Sous-titre"/>
        <w:jc w:val="center"/>
      </w:pPr>
      <w:r>
        <w:t>Comparaison des applications </w:t>
      </w:r>
    </w:p>
    <w:p w:rsidR="005E4A4B" w:rsidRDefault="005E4A4B" w:rsidP="005E4A4B">
      <w:pPr>
        <w:jc w:val="center"/>
      </w:pPr>
    </w:p>
    <w:tbl>
      <w:tblPr>
        <w:tblStyle w:val="Grilledutableau"/>
        <w:tblW w:w="6818" w:type="dxa"/>
        <w:tblLook w:val="04A0" w:firstRow="1" w:lastRow="0" w:firstColumn="1" w:lastColumn="0" w:noHBand="0" w:noVBand="1"/>
      </w:tblPr>
      <w:tblGrid>
        <w:gridCol w:w="1122"/>
        <w:gridCol w:w="851"/>
        <w:gridCol w:w="1020"/>
        <w:gridCol w:w="1310"/>
        <w:gridCol w:w="862"/>
        <w:gridCol w:w="940"/>
        <w:gridCol w:w="813"/>
      </w:tblGrid>
      <w:tr w:rsidR="005E4A4B" w:rsidTr="004F49B4">
        <w:trPr>
          <w:trHeight w:val="401"/>
        </w:trPr>
        <w:tc>
          <w:tcPr>
            <w:tcW w:w="1022" w:type="dxa"/>
          </w:tcPr>
          <w:p w:rsidR="005E4A4B" w:rsidRDefault="005E4A4B" w:rsidP="004F49B4">
            <w:pPr>
              <w:jc w:val="center"/>
            </w:pPr>
          </w:p>
        </w:tc>
        <w:tc>
          <w:tcPr>
            <w:tcW w:w="851" w:type="dxa"/>
          </w:tcPr>
          <w:p w:rsidR="005E4A4B" w:rsidRDefault="005E4A4B" w:rsidP="004F49B4">
            <w:pPr>
              <w:jc w:val="center"/>
            </w:pPr>
            <w:r>
              <w:t>Gratuit</w:t>
            </w:r>
          </w:p>
        </w:tc>
        <w:tc>
          <w:tcPr>
            <w:tcW w:w="1020" w:type="dxa"/>
          </w:tcPr>
          <w:p w:rsidR="005E4A4B" w:rsidRDefault="005E4A4B" w:rsidP="004F49B4">
            <w:pPr>
              <w:jc w:val="center"/>
            </w:pPr>
            <w:r>
              <w:t>Niveau pollution actuel</w:t>
            </w:r>
          </w:p>
        </w:tc>
        <w:tc>
          <w:tcPr>
            <w:tcW w:w="1310" w:type="dxa"/>
          </w:tcPr>
          <w:p w:rsidR="005E4A4B" w:rsidRDefault="005E4A4B" w:rsidP="004F49B4">
            <w:pPr>
              <w:jc w:val="center"/>
            </w:pPr>
            <w:r>
              <w:t>Prévisionnel</w:t>
            </w:r>
          </w:p>
        </w:tc>
        <w:tc>
          <w:tcPr>
            <w:tcW w:w="862" w:type="dxa"/>
          </w:tcPr>
          <w:p w:rsidR="005E4A4B" w:rsidRDefault="005E4A4B" w:rsidP="004F49B4">
            <w:pPr>
              <w:jc w:val="center"/>
            </w:pPr>
            <w:r>
              <w:t>Conseil usager</w:t>
            </w:r>
          </w:p>
        </w:tc>
        <w:tc>
          <w:tcPr>
            <w:tcW w:w="940" w:type="dxa"/>
          </w:tcPr>
          <w:p w:rsidR="005E4A4B" w:rsidRDefault="005E4A4B" w:rsidP="004F49B4">
            <w:pPr>
              <w:jc w:val="center"/>
            </w:pPr>
            <w:r>
              <w:t>Groupe sensible</w:t>
            </w:r>
          </w:p>
        </w:tc>
        <w:tc>
          <w:tcPr>
            <w:tcW w:w="813" w:type="dxa"/>
          </w:tcPr>
          <w:p w:rsidR="005E4A4B" w:rsidRDefault="005E4A4B" w:rsidP="004F49B4">
            <w:pPr>
              <w:jc w:val="center"/>
            </w:pPr>
            <w:r>
              <w:t>Bien être usager</w:t>
            </w:r>
          </w:p>
        </w:tc>
      </w:tr>
      <w:tr w:rsidR="005E4A4B" w:rsidTr="004F49B4">
        <w:trPr>
          <w:trHeight w:val="401"/>
        </w:trPr>
        <w:tc>
          <w:tcPr>
            <w:tcW w:w="1022" w:type="dxa"/>
          </w:tcPr>
          <w:p w:rsidR="005E4A4B" w:rsidRDefault="005E4A4B" w:rsidP="004F49B4">
            <w:pPr>
              <w:jc w:val="center"/>
            </w:pPr>
            <w:r>
              <w:t xml:space="preserve">Plume </w:t>
            </w:r>
            <w:r>
              <w:rPr>
                <w:rStyle w:val="Appelnotedebasdep"/>
              </w:rPr>
              <w:footnoteReference w:id="1"/>
            </w:r>
            <w:r>
              <w:t>Air Report</w:t>
            </w:r>
          </w:p>
        </w:tc>
        <w:tc>
          <w:tcPr>
            <w:tcW w:w="851" w:type="dxa"/>
          </w:tcPr>
          <w:p w:rsidR="005E4A4B" w:rsidRDefault="005E4A4B" w:rsidP="004F49B4">
            <w:pPr>
              <w:jc w:val="center"/>
            </w:pPr>
          </w:p>
          <w:p w:rsidR="005E4A4B" w:rsidRPr="00D214A1" w:rsidRDefault="005E4A4B" w:rsidP="004F49B4">
            <w:r>
              <w:t>X</w:t>
            </w:r>
          </w:p>
        </w:tc>
        <w:tc>
          <w:tcPr>
            <w:tcW w:w="1020" w:type="dxa"/>
          </w:tcPr>
          <w:p w:rsidR="005E4A4B" w:rsidRDefault="005E4A4B" w:rsidP="004F49B4">
            <w:pPr>
              <w:jc w:val="center"/>
            </w:pPr>
            <w:r>
              <w:t>X</w:t>
            </w:r>
          </w:p>
        </w:tc>
        <w:tc>
          <w:tcPr>
            <w:tcW w:w="1310" w:type="dxa"/>
          </w:tcPr>
          <w:p w:rsidR="005E4A4B" w:rsidRDefault="005E4A4B" w:rsidP="004F49B4">
            <w:pPr>
              <w:jc w:val="center"/>
            </w:pPr>
            <w:r>
              <w:t>X</w:t>
            </w:r>
          </w:p>
        </w:tc>
        <w:tc>
          <w:tcPr>
            <w:tcW w:w="862" w:type="dxa"/>
          </w:tcPr>
          <w:p w:rsidR="005E4A4B" w:rsidRDefault="005E4A4B" w:rsidP="004F49B4">
            <w:pPr>
              <w:jc w:val="center"/>
            </w:pPr>
            <w:r>
              <w:t>X</w:t>
            </w:r>
          </w:p>
        </w:tc>
        <w:tc>
          <w:tcPr>
            <w:tcW w:w="940" w:type="dxa"/>
          </w:tcPr>
          <w:p w:rsidR="005E4A4B" w:rsidRDefault="005E4A4B" w:rsidP="004F49B4">
            <w:pPr>
              <w:jc w:val="center"/>
            </w:pPr>
          </w:p>
        </w:tc>
        <w:tc>
          <w:tcPr>
            <w:tcW w:w="813" w:type="dxa"/>
          </w:tcPr>
          <w:p w:rsidR="005E4A4B" w:rsidRDefault="005E4A4B" w:rsidP="004F49B4">
            <w:pPr>
              <w:jc w:val="center"/>
            </w:pPr>
          </w:p>
        </w:tc>
      </w:tr>
      <w:tr w:rsidR="005E4A4B" w:rsidTr="004F49B4">
        <w:trPr>
          <w:trHeight w:val="269"/>
        </w:trPr>
        <w:tc>
          <w:tcPr>
            <w:tcW w:w="1022" w:type="dxa"/>
          </w:tcPr>
          <w:p w:rsidR="005E4A4B" w:rsidRDefault="005E4A4B" w:rsidP="004F49B4">
            <w:pPr>
              <w:jc w:val="center"/>
            </w:pPr>
            <w:r>
              <w:t>Qualité de l’air</w:t>
            </w:r>
            <w:r>
              <w:rPr>
                <w:rStyle w:val="Appelnotedebasdep"/>
              </w:rPr>
              <w:footnoteReference w:id="2"/>
            </w:r>
          </w:p>
        </w:tc>
        <w:tc>
          <w:tcPr>
            <w:tcW w:w="851" w:type="dxa"/>
          </w:tcPr>
          <w:p w:rsidR="005E4A4B" w:rsidRDefault="005E4A4B" w:rsidP="004F49B4">
            <w:pPr>
              <w:jc w:val="center"/>
            </w:pPr>
            <w:r>
              <w:t>X</w:t>
            </w:r>
          </w:p>
        </w:tc>
        <w:tc>
          <w:tcPr>
            <w:tcW w:w="1020" w:type="dxa"/>
          </w:tcPr>
          <w:p w:rsidR="005E4A4B" w:rsidRDefault="005E4A4B" w:rsidP="004F49B4">
            <w:pPr>
              <w:jc w:val="center"/>
            </w:pPr>
            <w:r>
              <w:t>X</w:t>
            </w:r>
          </w:p>
        </w:tc>
        <w:tc>
          <w:tcPr>
            <w:tcW w:w="1310" w:type="dxa"/>
          </w:tcPr>
          <w:p w:rsidR="005E4A4B" w:rsidRDefault="005E4A4B" w:rsidP="004F49B4">
            <w:pPr>
              <w:jc w:val="center"/>
            </w:pPr>
            <w:r>
              <w:t>X</w:t>
            </w:r>
          </w:p>
        </w:tc>
        <w:tc>
          <w:tcPr>
            <w:tcW w:w="862" w:type="dxa"/>
          </w:tcPr>
          <w:p w:rsidR="005E4A4B" w:rsidRDefault="005E4A4B" w:rsidP="004F49B4">
            <w:pPr>
              <w:jc w:val="center"/>
            </w:pPr>
          </w:p>
        </w:tc>
        <w:tc>
          <w:tcPr>
            <w:tcW w:w="940" w:type="dxa"/>
          </w:tcPr>
          <w:p w:rsidR="005E4A4B" w:rsidRDefault="005E4A4B" w:rsidP="004F49B4">
            <w:pPr>
              <w:jc w:val="center"/>
            </w:pPr>
            <w:r>
              <w:t>X</w:t>
            </w:r>
          </w:p>
        </w:tc>
        <w:tc>
          <w:tcPr>
            <w:tcW w:w="813" w:type="dxa"/>
          </w:tcPr>
          <w:p w:rsidR="005E4A4B" w:rsidRDefault="005E4A4B" w:rsidP="004F49B4">
            <w:pPr>
              <w:jc w:val="center"/>
            </w:pPr>
            <w:r>
              <w:t>X</w:t>
            </w:r>
          </w:p>
        </w:tc>
      </w:tr>
      <w:tr w:rsidR="005E4A4B" w:rsidTr="004F49B4">
        <w:trPr>
          <w:trHeight w:val="401"/>
        </w:trPr>
        <w:tc>
          <w:tcPr>
            <w:tcW w:w="1022" w:type="dxa"/>
          </w:tcPr>
          <w:p w:rsidR="005E4A4B" w:rsidRDefault="005E4A4B" w:rsidP="004F49B4">
            <w:pPr>
              <w:jc w:val="center"/>
            </w:pPr>
            <w:r>
              <w:t xml:space="preserve">Assistant Air </w:t>
            </w:r>
            <w:r>
              <w:rPr>
                <w:rStyle w:val="Appelnotedebasdep"/>
              </w:rPr>
              <w:footnoteReference w:id="3"/>
            </w:r>
            <w:r>
              <w:t>(MAAF)</w:t>
            </w:r>
          </w:p>
        </w:tc>
        <w:tc>
          <w:tcPr>
            <w:tcW w:w="851" w:type="dxa"/>
          </w:tcPr>
          <w:p w:rsidR="005E4A4B" w:rsidRDefault="005E4A4B" w:rsidP="004F49B4">
            <w:pPr>
              <w:jc w:val="center"/>
            </w:pPr>
            <w:r>
              <w:t>X</w:t>
            </w:r>
          </w:p>
        </w:tc>
        <w:tc>
          <w:tcPr>
            <w:tcW w:w="1020" w:type="dxa"/>
          </w:tcPr>
          <w:p w:rsidR="005E4A4B" w:rsidRDefault="005E4A4B" w:rsidP="004F49B4">
            <w:pPr>
              <w:jc w:val="center"/>
            </w:pPr>
            <w:r>
              <w:t>X</w:t>
            </w:r>
          </w:p>
        </w:tc>
        <w:tc>
          <w:tcPr>
            <w:tcW w:w="1310" w:type="dxa"/>
          </w:tcPr>
          <w:p w:rsidR="005E4A4B" w:rsidRDefault="005E4A4B" w:rsidP="004F49B4">
            <w:pPr>
              <w:jc w:val="center"/>
            </w:pPr>
          </w:p>
        </w:tc>
        <w:tc>
          <w:tcPr>
            <w:tcW w:w="862" w:type="dxa"/>
          </w:tcPr>
          <w:p w:rsidR="005E4A4B" w:rsidRDefault="005E4A4B" w:rsidP="004F49B4">
            <w:pPr>
              <w:jc w:val="center"/>
            </w:pPr>
          </w:p>
        </w:tc>
        <w:tc>
          <w:tcPr>
            <w:tcW w:w="940" w:type="dxa"/>
          </w:tcPr>
          <w:p w:rsidR="005E4A4B" w:rsidRDefault="005E4A4B" w:rsidP="004F49B4">
            <w:pPr>
              <w:jc w:val="center"/>
            </w:pPr>
          </w:p>
        </w:tc>
        <w:tc>
          <w:tcPr>
            <w:tcW w:w="813" w:type="dxa"/>
          </w:tcPr>
          <w:p w:rsidR="005E4A4B" w:rsidRDefault="005E4A4B" w:rsidP="004F49B4">
            <w:pPr>
              <w:jc w:val="center"/>
            </w:pPr>
          </w:p>
        </w:tc>
      </w:tr>
      <w:tr w:rsidR="005E4A4B" w:rsidTr="004F49B4">
        <w:trPr>
          <w:trHeight w:val="395"/>
        </w:trPr>
        <w:tc>
          <w:tcPr>
            <w:tcW w:w="1022" w:type="dxa"/>
          </w:tcPr>
          <w:p w:rsidR="005E4A4B" w:rsidRDefault="005E4A4B" w:rsidP="004F49B4">
            <w:pPr>
              <w:jc w:val="center"/>
            </w:pPr>
            <w:proofErr w:type="spellStart"/>
            <w:r>
              <w:t>Big</w:t>
            </w:r>
            <w:proofErr w:type="spellEnd"/>
            <w:r>
              <w:t xml:space="preserve"> Bridge </w:t>
            </w:r>
            <w:r>
              <w:t>–</w:t>
            </w:r>
            <w:r>
              <w:t xml:space="preserve"> SE</w:t>
            </w:r>
            <w:r>
              <w:t xml:space="preserve"> (souhaité)</w:t>
            </w:r>
          </w:p>
        </w:tc>
        <w:tc>
          <w:tcPr>
            <w:tcW w:w="851" w:type="dxa"/>
          </w:tcPr>
          <w:p w:rsidR="005E4A4B" w:rsidRDefault="005E4A4B" w:rsidP="004F49B4">
            <w:pPr>
              <w:jc w:val="center"/>
            </w:pPr>
            <w:r>
              <w:t>X</w:t>
            </w:r>
          </w:p>
        </w:tc>
        <w:tc>
          <w:tcPr>
            <w:tcW w:w="1020" w:type="dxa"/>
          </w:tcPr>
          <w:p w:rsidR="005E4A4B" w:rsidRDefault="005E4A4B" w:rsidP="004F49B4">
            <w:pPr>
              <w:jc w:val="center"/>
            </w:pPr>
            <w:r>
              <w:t>X</w:t>
            </w:r>
          </w:p>
        </w:tc>
        <w:tc>
          <w:tcPr>
            <w:tcW w:w="1310" w:type="dxa"/>
          </w:tcPr>
          <w:p w:rsidR="005E4A4B" w:rsidRDefault="005E4A4B" w:rsidP="004F49B4">
            <w:pPr>
              <w:jc w:val="center"/>
            </w:pPr>
            <w:r>
              <w:t>X</w:t>
            </w:r>
          </w:p>
        </w:tc>
        <w:tc>
          <w:tcPr>
            <w:tcW w:w="862" w:type="dxa"/>
          </w:tcPr>
          <w:p w:rsidR="005E4A4B" w:rsidRDefault="005E4A4B" w:rsidP="004F49B4">
            <w:pPr>
              <w:jc w:val="center"/>
            </w:pPr>
            <w:r>
              <w:t>X</w:t>
            </w:r>
          </w:p>
        </w:tc>
        <w:tc>
          <w:tcPr>
            <w:tcW w:w="940" w:type="dxa"/>
          </w:tcPr>
          <w:p w:rsidR="005E4A4B" w:rsidRDefault="005E4A4B" w:rsidP="004F49B4">
            <w:pPr>
              <w:jc w:val="center"/>
            </w:pPr>
            <w:r>
              <w:t>X</w:t>
            </w:r>
          </w:p>
        </w:tc>
        <w:tc>
          <w:tcPr>
            <w:tcW w:w="813" w:type="dxa"/>
          </w:tcPr>
          <w:p w:rsidR="005E4A4B" w:rsidRDefault="005E4A4B" w:rsidP="004F49B4">
            <w:pPr>
              <w:jc w:val="center"/>
            </w:pPr>
            <w:r>
              <w:t>X</w:t>
            </w:r>
          </w:p>
        </w:tc>
      </w:tr>
    </w:tbl>
    <w:p w:rsidR="008D3C8B" w:rsidRDefault="008D3C8B"/>
    <w:p w:rsidR="005E4A4B" w:rsidRDefault="005E4A4B" w:rsidP="005E4A4B">
      <w:pPr>
        <w:jc w:val="center"/>
      </w:pPr>
    </w:p>
    <w:p w:rsidR="005E4A4B" w:rsidRPr="005E4A4B" w:rsidRDefault="005E4A4B" w:rsidP="005E4A4B">
      <w:pPr>
        <w:jc w:val="center"/>
        <w:rPr>
          <w:i/>
        </w:rPr>
      </w:pPr>
      <w:r w:rsidRPr="005E4A4B">
        <w:rPr>
          <w:i/>
        </w:rPr>
        <w:lastRenderedPageBreak/>
        <w:t xml:space="preserve">Description des critères de comparaison : </w:t>
      </w:r>
    </w:p>
    <w:p w:rsidR="005E4A4B" w:rsidRDefault="005E4A4B" w:rsidP="005E4A4B">
      <w:pPr>
        <w:jc w:val="center"/>
      </w:pPr>
      <w:r>
        <w:t>Gratuit : L’acquisition de l’application n’est pas payante</w:t>
      </w:r>
    </w:p>
    <w:p w:rsidR="005E4A4B" w:rsidRDefault="005E4A4B" w:rsidP="005E4A4B">
      <w:pPr>
        <w:jc w:val="center"/>
      </w:pPr>
      <w:r>
        <w:t>Niveau pollution actuel : L’application indique le niveau de pollution actuel</w:t>
      </w:r>
    </w:p>
    <w:p w:rsidR="005E4A4B" w:rsidRDefault="005E4A4B" w:rsidP="005E4A4B">
      <w:pPr>
        <w:jc w:val="center"/>
      </w:pPr>
      <w:r>
        <w:t>Prévisionnel : L’application indique une prévision du niveau de pollution dans les heures à venir</w:t>
      </w:r>
    </w:p>
    <w:p w:rsidR="005E4A4B" w:rsidRDefault="005E4A4B" w:rsidP="005E4A4B">
      <w:pPr>
        <w:jc w:val="center"/>
      </w:pPr>
      <w:r>
        <w:t>Conseil usager : L’application notifie et conseil l’usager selon le niveau de pollution</w:t>
      </w:r>
    </w:p>
    <w:p w:rsidR="005E4A4B" w:rsidRDefault="005E4A4B" w:rsidP="005E4A4B">
      <w:pPr>
        <w:jc w:val="center"/>
      </w:pPr>
      <w:r>
        <w:t>Groupe sensible : L’application prend en compte les groupes sensibles comme ceux atteints de maladies cardiaques ou respiratoires</w:t>
      </w:r>
    </w:p>
    <w:p w:rsidR="005E4A4B" w:rsidRDefault="005E4A4B" w:rsidP="005E4A4B">
      <w:pPr>
        <w:jc w:val="center"/>
      </w:pPr>
      <w:r>
        <w:t>Bien être usager : L’application n’a pas que les données de pollution pour conseiller l’usager, elle prend aussi en compte ses données personnelles (tension, données cardiaques, âge, poids …. )</w:t>
      </w:r>
    </w:p>
    <w:p w:rsidR="005E4A4B" w:rsidRDefault="005E4A4B" w:rsidP="005E4A4B">
      <w:pPr>
        <w:jc w:val="center"/>
      </w:pPr>
      <w:r>
        <w:t xml:space="preserve">Ces critères de comparaison ont été choisi parmi toutes les fonctionnalités proposées par les diverses applications car elles sont les plus intéressantes pour l’élaboration de notre application </w:t>
      </w:r>
      <w:proofErr w:type="spellStart"/>
      <w:r>
        <w:t>Big</w:t>
      </w:r>
      <w:proofErr w:type="spellEnd"/>
      <w:r>
        <w:t xml:space="preserve"> Bridge – SE. </w:t>
      </w:r>
    </w:p>
    <w:p w:rsidR="005D1852" w:rsidRDefault="005D1852">
      <w:bookmarkStart w:id="0" w:name="_GoBack"/>
      <w:bookmarkEnd w:id="0"/>
    </w:p>
    <w:p w:rsidR="004F3E0C" w:rsidRDefault="004F3E0C" w:rsidP="004F3E0C">
      <w:pPr>
        <w:pStyle w:val="Sous-titre"/>
      </w:pPr>
      <w:r>
        <w:t xml:space="preserve">Les contraintes </w:t>
      </w:r>
    </w:p>
    <w:p w:rsidR="005D1852" w:rsidRDefault="005D1852" w:rsidP="005D1852">
      <w:r>
        <w:t xml:space="preserve">Authentification </w:t>
      </w:r>
    </w:p>
    <w:p w:rsidR="005D1852" w:rsidRPr="005D1852" w:rsidRDefault="005D1852" w:rsidP="005D1852">
      <w:r>
        <w:t>Confidentialité données médicales</w:t>
      </w:r>
      <w:r w:rsidR="00B03829">
        <w:t xml:space="preserve"> et personnelles</w:t>
      </w:r>
    </w:p>
    <w:p w:rsidR="004F3E0C" w:rsidRDefault="004F3E0C"/>
    <w:p w:rsidR="004F3E0C" w:rsidRDefault="004F3E0C">
      <w:r>
        <w:tab/>
        <w:t>Outils</w:t>
      </w:r>
    </w:p>
    <w:p w:rsidR="007743EB" w:rsidRDefault="007743EB">
      <w:r>
        <w:tab/>
        <w:t xml:space="preserve">Bases de données Oracle, </w:t>
      </w:r>
      <w:r w:rsidR="009575CD">
        <w:t>langage R</w:t>
      </w:r>
    </w:p>
    <w:p w:rsidR="004F3E0C" w:rsidRDefault="004F3E0C"/>
    <w:p w:rsidR="004F3E0C" w:rsidRDefault="004F3E0C" w:rsidP="004F3E0C">
      <w:pPr>
        <w:pStyle w:val="Sous-titre"/>
      </w:pPr>
      <w:r>
        <w:t xml:space="preserve">Principales fonctionnalités </w:t>
      </w:r>
    </w:p>
    <w:p w:rsidR="005D1852" w:rsidRDefault="005D1852" w:rsidP="005D1852">
      <w:r>
        <w:t>Côté client : collecter les données médicales rentré</w:t>
      </w:r>
      <w:r w:rsidR="00755657">
        <w:t>es dans l’application + récoltées</w:t>
      </w:r>
      <w:r>
        <w:t xml:space="preserve"> grâce à la montre connectée ainsi que les données environnementales (pollution). Analyser et traiter ces données pour informer et conseiller le patient sur les risques qu’il encourt selon la qualité de l’air. </w:t>
      </w:r>
    </w:p>
    <w:p w:rsidR="005D1852" w:rsidRDefault="005D1852" w:rsidP="005D1852"/>
    <w:p w:rsidR="004F3E0C" w:rsidRDefault="004F3E0C"/>
    <w:p w:rsidR="008D3C8B" w:rsidRDefault="008D3C8B" w:rsidP="004F3E0C">
      <w:pPr>
        <w:pStyle w:val="Sous-titre"/>
      </w:pPr>
    </w:p>
    <w:p w:rsidR="005E4A4B" w:rsidRDefault="005E4A4B" w:rsidP="008D3C8B">
      <w:pPr>
        <w:pStyle w:val="Sous-titre"/>
        <w:jc w:val="center"/>
      </w:pPr>
    </w:p>
    <w:p w:rsidR="005E4A4B" w:rsidRDefault="005E4A4B" w:rsidP="008D3C8B">
      <w:pPr>
        <w:pStyle w:val="Sous-titre"/>
        <w:jc w:val="center"/>
      </w:pPr>
    </w:p>
    <w:p w:rsidR="005E4A4B" w:rsidRDefault="005E4A4B" w:rsidP="008D3C8B">
      <w:pPr>
        <w:pStyle w:val="Sous-titre"/>
        <w:jc w:val="center"/>
      </w:pPr>
    </w:p>
    <w:p w:rsidR="005E4A4B" w:rsidRDefault="005E4A4B" w:rsidP="008D3C8B">
      <w:pPr>
        <w:pStyle w:val="Sous-titre"/>
        <w:jc w:val="center"/>
      </w:pPr>
    </w:p>
    <w:p w:rsidR="005E4A4B" w:rsidRDefault="005E4A4B" w:rsidP="008D3C8B">
      <w:pPr>
        <w:pStyle w:val="Sous-titre"/>
        <w:jc w:val="center"/>
      </w:pPr>
    </w:p>
    <w:p w:rsidR="005E4A4B" w:rsidRDefault="005E4A4B" w:rsidP="008D3C8B">
      <w:pPr>
        <w:pStyle w:val="Sous-titre"/>
        <w:jc w:val="center"/>
      </w:pPr>
    </w:p>
    <w:p w:rsidR="005E4A4B" w:rsidRDefault="005E4A4B" w:rsidP="008D3C8B">
      <w:pPr>
        <w:pStyle w:val="Sous-titre"/>
        <w:jc w:val="center"/>
      </w:pPr>
    </w:p>
    <w:p w:rsidR="004B7150" w:rsidRDefault="008D3C8B" w:rsidP="008D3C8B">
      <w:pPr>
        <w:pStyle w:val="Sous-titre"/>
        <w:jc w:val="center"/>
      </w:pPr>
      <w:r>
        <w:rPr>
          <w:noProof/>
          <w:lang w:eastAsia="fr-FR"/>
        </w:rPr>
        <w:drawing>
          <wp:anchor distT="0" distB="0" distL="114300" distR="114300" simplePos="0" relativeHeight="251659264" behindDoc="1" locked="0" layoutInCell="1" allowOverlap="1">
            <wp:simplePos x="0" y="0"/>
            <wp:positionH relativeFrom="column">
              <wp:posOffset>628015</wp:posOffset>
            </wp:positionH>
            <wp:positionV relativeFrom="paragraph">
              <wp:posOffset>377630</wp:posOffset>
            </wp:positionV>
            <wp:extent cx="4384675" cy="6904990"/>
            <wp:effectExtent l="0" t="0" r="0" b="0"/>
            <wp:wrapNone/>
            <wp:docPr id="14" name="Image 14" descr="C:\Users\lilly\AppData\Local\Microsoft\Windows\INetCache\Content.Word\My profi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illy\AppData\Local\Microsoft\Windows\INetCache\Content.Word\My profile.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84675" cy="6904990"/>
                    </a:xfrm>
                    <a:prstGeom prst="rect">
                      <a:avLst/>
                    </a:prstGeom>
                    <a:noFill/>
                    <a:ln>
                      <a:noFill/>
                    </a:ln>
                  </pic:spPr>
                </pic:pic>
              </a:graphicData>
            </a:graphic>
            <wp14:sizeRelH relativeFrom="page">
              <wp14:pctWidth>0</wp14:pctWidth>
            </wp14:sizeRelH>
            <wp14:sizeRelV relativeFrom="page">
              <wp14:pctHeight>0</wp14:pctHeight>
            </wp14:sizeRelV>
          </wp:anchor>
        </w:drawing>
      </w:r>
      <w:r w:rsidR="004B7150">
        <w:t>Fonctionnalités détaillées</w:t>
      </w:r>
    </w:p>
    <w:p w:rsidR="008D3C8B" w:rsidRDefault="008D3C8B" w:rsidP="008D3C8B"/>
    <w:p w:rsidR="008D3C8B" w:rsidRDefault="008D3C8B" w:rsidP="008D3C8B"/>
    <w:p w:rsidR="008D3C8B" w:rsidRDefault="008D3C8B" w:rsidP="008D3C8B"/>
    <w:p w:rsidR="008D3C8B" w:rsidRDefault="008D3C8B" w:rsidP="008D3C8B"/>
    <w:p w:rsidR="008D3C8B" w:rsidRDefault="008D3C8B" w:rsidP="008D3C8B"/>
    <w:p w:rsidR="008D3C8B" w:rsidRDefault="008D3C8B" w:rsidP="008D3C8B"/>
    <w:p w:rsidR="008D3C8B" w:rsidRDefault="008D3C8B" w:rsidP="008D3C8B"/>
    <w:p w:rsidR="008D3C8B" w:rsidRDefault="008D3C8B" w:rsidP="008D3C8B"/>
    <w:p w:rsidR="008D3C8B" w:rsidRDefault="008D3C8B" w:rsidP="008D3C8B"/>
    <w:p w:rsidR="008D3C8B" w:rsidRDefault="008D3C8B" w:rsidP="008D3C8B"/>
    <w:p w:rsidR="008D3C8B" w:rsidRDefault="008D3C8B" w:rsidP="008D3C8B"/>
    <w:p w:rsidR="008D3C8B" w:rsidRDefault="008D3C8B" w:rsidP="008D3C8B"/>
    <w:p w:rsidR="008D3C8B" w:rsidRDefault="008D3C8B" w:rsidP="008D3C8B"/>
    <w:p w:rsidR="008D3C8B" w:rsidRDefault="008D3C8B" w:rsidP="008D3C8B"/>
    <w:p w:rsidR="008D3C8B" w:rsidRDefault="008D3C8B" w:rsidP="008D3C8B"/>
    <w:p w:rsidR="008D3C8B" w:rsidRDefault="008D3C8B" w:rsidP="008D3C8B"/>
    <w:p w:rsidR="008D3C8B" w:rsidRDefault="008D3C8B" w:rsidP="008D3C8B"/>
    <w:p w:rsidR="008D3C8B" w:rsidRDefault="008D3C8B" w:rsidP="008D3C8B"/>
    <w:p w:rsidR="008D3C8B" w:rsidRDefault="008D3C8B" w:rsidP="008D3C8B"/>
    <w:p w:rsidR="008D3C8B" w:rsidRDefault="008D3C8B" w:rsidP="008D3C8B"/>
    <w:p w:rsidR="008D3C8B" w:rsidRDefault="008D3C8B" w:rsidP="008D3C8B"/>
    <w:p w:rsidR="008D3C8B" w:rsidRDefault="008D3C8B" w:rsidP="008D3C8B"/>
    <w:p w:rsidR="008D3C8B" w:rsidRDefault="008D3C8B" w:rsidP="008D3C8B"/>
    <w:p w:rsidR="008D3C8B" w:rsidRDefault="008D3C8B" w:rsidP="008D3C8B"/>
    <w:p w:rsidR="008D3C8B" w:rsidRDefault="008D3C8B" w:rsidP="008D3C8B"/>
    <w:p w:rsidR="00EE2899" w:rsidRDefault="00EE2899" w:rsidP="008D3C8B"/>
    <w:p w:rsidR="008D3C8B" w:rsidRDefault="00012BCE" w:rsidP="009C3D47">
      <w:pPr>
        <w:jc w:val="center"/>
      </w:pPr>
      <w:r>
        <w:t>Sur la page dédiée à son profil, l’utilisateur va pouvoir renseigner les informations le concernant. Toutes ces informations sont importantes pour effectuer le diagnostic.</w:t>
      </w:r>
    </w:p>
    <w:p w:rsidR="00012BCE" w:rsidRDefault="00012BCE" w:rsidP="009C3D47">
      <w:pPr>
        <w:jc w:val="center"/>
      </w:pPr>
      <w:r>
        <w:t xml:space="preserve">L’âge est important car ce qui peut sembler normal pour un jeune patient peut s’avérer pathologique pour une personne âgée. </w:t>
      </w:r>
      <w:r w:rsidR="00C91B7E">
        <w:t>Il en est de même pour le genre.</w:t>
      </w:r>
    </w:p>
    <w:p w:rsidR="00C91B7E" w:rsidRDefault="00C91B7E" w:rsidP="009C3D47">
      <w:pPr>
        <w:jc w:val="center"/>
      </w:pPr>
      <w:r>
        <w:lastRenderedPageBreak/>
        <w:t>Les mauvaises habitudes comme le fait de fumer peuvent accentuer les risques de maladies.</w:t>
      </w:r>
    </w:p>
    <w:p w:rsidR="00C91B7E" w:rsidRDefault="00C91B7E" w:rsidP="009C3D47">
      <w:pPr>
        <w:jc w:val="center"/>
      </w:pPr>
      <w:r>
        <w:t>La taille est une des variables servant à calculer l’IMC du patient.</w:t>
      </w:r>
    </w:p>
    <w:p w:rsidR="00C91B7E" w:rsidRDefault="00C91B7E" w:rsidP="009C3D47">
      <w:pPr>
        <w:jc w:val="center"/>
      </w:pPr>
      <w:r>
        <w:t>Le poids sert à calculer l’IMC mais aussi à prévenir les maladies cardiovasculaires</w:t>
      </w:r>
      <w:r w:rsidR="009564BD">
        <w:t xml:space="preserve"> (il est à analyser en fonction de la taille du patient)</w:t>
      </w:r>
      <w:r>
        <w:t>.</w:t>
      </w:r>
    </w:p>
    <w:p w:rsidR="00C91B7E" w:rsidRDefault="00C91B7E" w:rsidP="009C3D47">
      <w:pPr>
        <w:jc w:val="center"/>
      </w:pPr>
      <w:r>
        <w:t>Les données cardiaques sont très importantes dans la prévention des maladies cardiaques. Cela dépend surtout de l’âge. Les pathologies varient selon l’âge. De plus, la température du corps peut aussi être la cause de battements plus élevés. Les mauvaises habitudes (fumer, boire de l’alcool…) ainsi que l’IMC sont des facteurs à également prendre en compte durant le traitement de ces données.</w:t>
      </w:r>
    </w:p>
    <w:p w:rsidR="00C91B7E" w:rsidRDefault="00C91B7E" w:rsidP="009C3D47">
      <w:pPr>
        <w:jc w:val="center"/>
      </w:pPr>
      <w:r>
        <w:t>L’IMC, si l’indice est élevé, peut être un facteur à risque concernant les maladies cardiaques.</w:t>
      </w:r>
    </w:p>
    <w:p w:rsidR="00C91B7E" w:rsidRDefault="00C91B7E" w:rsidP="009C3D47">
      <w:pPr>
        <w:jc w:val="center"/>
      </w:pPr>
      <w:r>
        <w:t xml:space="preserve">La pression artérielle élevée peut révéler une maladie cardiaque selon, bien évidemment, le profil du patient. S’il est sportif, jeune avec un IMC normal, une haute pression artérielle n’aura pas la même signification qu’une personne âgée avec un IMC important </w:t>
      </w:r>
      <w:r w:rsidR="009564BD">
        <w:t>ayant de mauvaises habitudes telles que le tabac.</w:t>
      </w:r>
    </w:p>
    <w:p w:rsidR="009564BD" w:rsidRDefault="009564BD" w:rsidP="009C3D47">
      <w:pPr>
        <w:jc w:val="center"/>
      </w:pPr>
      <w:r>
        <w:t>L’activité physique est un facteur à prendre en compte : peu d’activité physique peut engendrer des problèmes de surpoids ainsi que des maladies cardiaques (notamment si la pression artérielle est élevée).</w:t>
      </w:r>
    </w:p>
    <w:p w:rsidR="00C91B7E" w:rsidRPr="008D3C8B" w:rsidRDefault="009564BD" w:rsidP="009C3D47">
      <w:pPr>
        <w:jc w:val="center"/>
      </w:pPr>
      <w:r>
        <w:t>Le poids ainsi que l’IMC ne sont pas forcément à remplir par le patient. Si ce dernier dispose d’une balance connectée, il peut établir une connexion avec l’application afin que les données soient directement relevées. Il existe maintenant des pèses personnes connectés relevant bien sûr le poids mais calculant aussi l’IMC de l’usager.</w:t>
      </w:r>
    </w:p>
    <w:p w:rsidR="000224DF" w:rsidRDefault="000224DF" w:rsidP="004B7150"/>
    <w:p w:rsidR="008D3C8B" w:rsidRDefault="008D3C8B" w:rsidP="004B7150"/>
    <w:p w:rsidR="008D3C8B" w:rsidRDefault="008D3C8B" w:rsidP="004B7150"/>
    <w:p w:rsidR="00D73460" w:rsidRDefault="00D73460" w:rsidP="004B7150"/>
    <w:p w:rsidR="00D73460" w:rsidRDefault="00D73460" w:rsidP="004B7150"/>
    <w:p w:rsidR="00D73460" w:rsidRDefault="00D73460" w:rsidP="004B7150"/>
    <w:p w:rsidR="00D040B9" w:rsidRDefault="00D040B9" w:rsidP="004B7150"/>
    <w:p w:rsidR="00D040B9" w:rsidRDefault="00D040B9" w:rsidP="004B7150"/>
    <w:p w:rsidR="00D040B9" w:rsidRDefault="00D040B9" w:rsidP="004B7150"/>
    <w:p w:rsidR="00D040B9" w:rsidRDefault="00D040B9" w:rsidP="004B7150"/>
    <w:p w:rsidR="00D040B9" w:rsidRDefault="00D040B9" w:rsidP="004B7150"/>
    <w:p w:rsidR="00D040B9" w:rsidRDefault="00D040B9" w:rsidP="004B7150"/>
    <w:p w:rsidR="00D040B9" w:rsidRDefault="00D040B9" w:rsidP="004B7150"/>
    <w:p w:rsidR="00D040B9" w:rsidRDefault="00D040B9" w:rsidP="004B7150"/>
    <w:p w:rsidR="00D040B9" w:rsidRDefault="00D040B9" w:rsidP="004B7150"/>
    <w:p w:rsidR="00D040B9" w:rsidRDefault="00D040B9" w:rsidP="004B7150"/>
    <w:p w:rsidR="00D040B9" w:rsidRDefault="00D040B9" w:rsidP="004B7150"/>
    <w:p w:rsidR="00D73460" w:rsidRDefault="00D73460" w:rsidP="004B7150"/>
    <w:p w:rsidR="00D73460" w:rsidRDefault="00D040B9" w:rsidP="004B7150">
      <w:r>
        <w:rPr>
          <w:noProof/>
          <w:lang w:eastAsia="fr-FR"/>
        </w:rPr>
        <w:drawing>
          <wp:anchor distT="0" distB="0" distL="114300" distR="114300" simplePos="0" relativeHeight="251660288" behindDoc="1" locked="0" layoutInCell="1" allowOverlap="1">
            <wp:simplePos x="0" y="0"/>
            <wp:positionH relativeFrom="margin">
              <wp:posOffset>873809</wp:posOffset>
            </wp:positionH>
            <wp:positionV relativeFrom="paragraph">
              <wp:posOffset>4640</wp:posOffset>
            </wp:positionV>
            <wp:extent cx="4384675" cy="6904990"/>
            <wp:effectExtent l="0" t="0" r="0" b="0"/>
            <wp:wrapNone/>
            <wp:docPr id="15" name="Image 15" descr="C:\Users\lilly\AppData\Local\Microsoft\Windows\INetCache\Content.Word\Well be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illy\AppData\Local\Microsoft\Windows\INetCache\Content.Word\Well being.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84675" cy="6904990"/>
                    </a:xfrm>
                    <a:prstGeom prst="rect">
                      <a:avLst/>
                    </a:prstGeom>
                    <a:noFill/>
                    <a:ln>
                      <a:noFill/>
                    </a:ln>
                  </pic:spPr>
                </pic:pic>
              </a:graphicData>
            </a:graphic>
          </wp:anchor>
        </w:drawing>
      </w:r>
    </w:p>
    <w:p w:rsidR="00D73460" w:rsidRPr="004B7150" w:rsidRDefault="00D73460" w:rsidP="004B7150"/>
    <w:p w:rsidR="004F3E0C" w:rsidRDefault="004F3E0C"/>
    <w:p w:rsidR="00D040B9" w:rsidRDefault="00D040B9"/>
    <w:p w:rsidR="00D040B9" w:rsidRDefault="00D040B9"/>
    <w:p w:rsidR="00D040B9" w:rsidRDefault="00D040B9"/>
    <w:p w:rsidR="00D040B9" w:rsidRDefault="00D040B9"/>
    <w:p w:rsidR="00D040B9" w:rsidRDefault="00D040B9"/>
    <w:p w:rsidR="00D040B9" w:rsidRDefault="00D040B9"/>
    <w:p w:rsidR="00D040B9" w:rsidRDefault="00D040B9"/>
    <w:p w:rsidR="00D040B9" w:rsidRDefault="00D040B9"/>
    <w:p w:rsidR="00D040B9" w:rsidRDefault="00D040B9"/>
    <w:p w:rsidR="00D040B9" w:rsidRDefault="00D040B9"/>
    <w:p w:rsidR="00D040B9" w:rsidRDefault="00D040B9"/>
    <w:p w:rsidR="00D040B9" w:rsidRDefault="00D040B9"/>
    <w:p w:rsidR="00D040B9" w:rsidRDefault="00D040B9"/>
    <w:p w:rsidR="00D040B9" w:rsidRDefault="00D040B9"/>
    <w:p w:rsidR="00D040B9" w:rsidRDefault="00D040B9"/>
    <w:p w:rsidR="00D040B9" w:rsidRDefault="00D040B9"/>
    <w:p w:rsidR="00D040B9" w:rsidRDefault="00D040B9"/>
    <w:p w:rsidR="00D040B9" w:rsidRDefault="00D040B9"/>
    <w:p w:rsidR="00D040B9" w:rsidRDefault="00D040B9"/>
    <w:p w:rsidR="00D040B9" w:rsidRDefault="00D040B9"/>
    <w:p w:rsidR="00D040B9" w:rsidRDefault="00D040B9"/>
    <w:p w:rsidR="00D040B9" w:rsidRDefault="00D040B9" w:rsidP="009C3D47">
      <w:pPr>
        <w:jc w:val="center"/>
      </w:pPr>
    </w:p>
    <w:p w:rsidR="00D040B9" w:rsidRDefault="00D040B9" w:rsidP="009C3D47">
      <w:pPr>
        <w:jc w:val="center"/>
      </w:pPr>
      <w:r>
        <w:t>Dans cette section, l’utilisateur va pouvoir suivre son état dit de « </w:t>
      </w:r>
      <w:r w:rsidR="00EE2899">
        <w:t>bien-</w:t>
      </w:r>
      <w:r>
        <w:t xml:space="preserve">être ». </w:t>
      </w:r>
      <w:r w:rsidR="00EE2899">
        <w:t>Grâce à sa montre connectée, il pourra y suivre son activité cardiaque ainsi que sa pression artérielle.</w:t>
      </w:r>
    </w:p>
    <w:p w:rsidR="00EE2899" w:rsidRDefault="00EE2899" w:rsidP="009C3D47">
      <w:pPr>
        <w:jc w:val="center"/>
      </w:pPr>
      <w:r>
        <w:t>En cliquant sur le bouton « </w:t>
      </w:r>
      <w:proofErr w:type="spellStart"/>
      <w:r>
        <w:t>scale</w:t>
      </w:r>
      <w:proofErr w:type="spellEnd"/>
      <w:r>
        <w:t> », il sera redirigé vers la page dédiée au pèse personnes connecté.</w:t>
      </w:r>
    </w:p>
    <w:p w:rsidR="00EE2899" w:rsidRDefault="00EE2899"/>
    <w:p w:rsidR="00EE2899" w:rsidRDefault="00EE2899">
      <w:pPr>
        <w:rPr>
          <w:lang w:eastAsia="fr-FR"/>
        </w:rPr>
      </w:pPr>
      <w:r w:rsidRPr="00EE2899">
        <w:rPr>
          <w:noProof/>
          <w:lang w:eastAsia="fr-FR"/>
        </w:rPr>
        <w:drawing>
          <wp:anchor distT="0" distB="0" distL="114300" distR="114300" simplePos="0" relativeHeight="251661312" behindDoc="0" locked="0" layoutInCell="1" allowOverlap="1">
            <wp:simplePos x="0" y="0"/>
            <wp:positionH relativeFrom="column">
              <wp:posOffset>776605</wp:posOffset>
            </wp:positionH>
            <wp:positionV relativeFrom="paragraph">
              <wp:posOffset>-247699</wp:posOffset>
            </wp:positionV>
            <wp:extent cx="4384675" cy="6904990"/>
            <wp:effectExtent l="0" t="0" r="0" b="0"/>
            <wp:wrapNone/>
            <wp:docPr id="20" name="Image 20" descr="C:\Users\lilly\AppData\Local\Microsoft\Windows\INetCache\Content.Word\Sca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lilly\AppData\Local\Microsoft\Windows\INetCache\Content.Word\Scale.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84675" cy="69049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E2899" w:rsidRPr="00EE2899" w:rsidRDefault="00EE2899" w:rsidP="00EE2899">
      <w:pPr>
        <w:rPr>
          <w:lang w:eastAsia="fr-FR"/>
        </w:rPr>
      </w:pPr>
    </w:p>
    <w:p w:rsidR="00EE2899" w:rsidRPr="00EE2899" w:rsidRDefault="00EE2899" w:rsidP="00EE2899">
      <w:pPr>
        <w:rPr>
          <w:lang w:eastAsia="fr-FR"/>
        </w:rPr>
      </w:pPr>
    </w:p>
    <w:p w:rsidR="00EE2899" w:rsidRPr="00EE2899" w:rsidRDefault="00EE2899" w:rsidP="00EE2899">
      <w:pPr>
        <w:rPr>
          <w:lang w:eastAsia="fr-FR"/>
        </w:rPr>
      </w:pPr>
    </w:p>
    <w:p w:rsidR="00EE2899" w:rsidRPr="00EE2899" w:rsidRDefault="00EE2899" w:rsidP="00EE2899">
      <w:pPr>
        <w:rPr>
          <w:lang w:eastAsia="fr-FR"/>
        </w:rPr>
      </w:pPr>
    </w:p>
    <w:p w:rsidR="00EE2899" w:rsidRPr="00EE2899" w:rsidRDefault="00EE2899" w:rsidP="00EE2899">
      <w:pPr>
        <w:rPr>
          <w:lang w:eastAsia="fr-FR"/>
        </w:rPr>
      </w:pPr>
    </w:p>
    <w:p w:rsidR="00EE2899" w:rsidRPr="00EE2899" w:rsidRDefault="00EE2899" w:rsidP="00EE2899">
      <w:pPr>
        <w:rPr>
          <w:lang w:eastAsia="fr-FR"/>
        </w:rPr>
      </w:pPr>
    </w:p>
    <w:p w:rsidR="00EE2899" w:rsidRDefault="00EE2899" w:rsidP="00EE2899">
      <w:pPr>
        <w:rPr>
          <w:lang w:eastAsia="fr-FR"/>
        </w:rPr>
      </w:pPr>
    </w:p>
    <w:p w:rsidR="00EE2899" w:rsidRDefault="00EE2899" w:rsidP="00EE2899">
      <w:pPr>
        <w:jc w:val="right"/>
        <w:rPr>
          <w:lang w:eastAsia="fr-FR"/>
        </w:rPr>
      </w:pPr>
    </w:p>
    <w:p w:rsidR="00EE2899" w:rsidRDefault="00EE2899" w:rsidP="00EE2899">
      <w:pPr>
        <w:jc w:val="right"/>
        <w:rPr>
          <w:lang w:eastAsia="fr-FR"/>
        </w:rPr>
      </w:pPr>
    </w:p>
    <w:p w:rsidR="00EE2899" w:rsidRDefault="00EE2899" w:rsidP="00EE2899">
      <w:pPr>
        <w:jc w:val="right"/>
        <w:rPr>
          <w:lang w:eastAsia="fr-FR"/>
        </w:rPr>
      </w:pPr>
    </w:p>
    <w:p w:rsidR="00EE2899" w:rsidRDefault="00EE2899" w:rsidP="00EE2899">
      <w:pPr>
        <w:jc w:val="right"/>
        <w:rPr>
          <w:lang w:eastAsia="fr-FR"/>
        </w:rPr>
      </w:pPr>
    </w:p>
    <w:p w:rsidR="00EE2899" w:rsidRDefault="00EE2899" w:rsidP="00EE2899">
      <w:pPr>
        <w:jc w:val="right"/>
        <w:rPr>
          <w:lang w:eastAsia="fr-FR"/>
        </w:rPr>
      </w:pPr>
    </w:p>
    <w:p w:rsidR="00EE2899" w:rsidRDefault="00EE2899" w:rsidP="00EE2899">
      <w:pPr>
        <w:jc w:val="right"/>
        <w:rPr>
          <w:lang w:eastAsia="fr-FR"/>
        </w:rPr>
      </w:pPr>
    </w:p>
    <w:p w:rsidR="00EE2899" w:rsidRDefault="00EE2899" w:rsidP="00EE2899">
      <w:pPr>
        <w:jc w:val="right"/>
        <w:rPr>
          <w:lang w:eastAsia="fr-FR"/>
        </w:rPr>
      </w:pPr>
    </w:p>
    <w:p w:rsidR="00EE2899" w:rsidRDefault="00EE2899" w:rsidP="00EE2899">
      <w:pPr>
        <w:jc w:val="right"/>
        <w:rPr>
          <w:lang w:eastAsia="fr-FR"/>
        </w:rPr>
      </w:pPr>
    </w:p>
    <w:p w:rsidR="00EE2899" w:rsidRDefault="00EE2899" w:rsidP="00EE2899">
      <w:pPr>
        <w:jc w:val="right"/>
        <w:rPr>
          <w:lang w:eastAsia="fr-FR"/>
        </w:rPr>
      </w:pPr>
    </w:p>
    <w:p w:rsidR="00EE2899" w:rsidRDefault="00EE2899" w:rsidP="00EE2899">
      <w:pPr>
        <w:jc w:val="right"/>
        <w:rPr>
          <w:lang w:eastAsia="fr-FR"/>
        </w:rPr>
      </w:pPr>
    </w:p>
    <w:p w:rsidR="00EE2899" w:rsidRDefault="00EE2899" w:rsidP="00EE2899">
      <w:pPr>
        <w:jc w:val="right"/>
        <w:rPr>
          <w:lang w:eastAsia="fr-FR"/>
        </w:rPr>
      </w:pPr>
    </w:p>
    <w:p w:rsidR="00EE2899" w:rsidRDefault="00EE2899" w:rsidP="00EE2899">
      <w:pPr>
        <w:jc w:val="right"/>
        <w:rPr>
          <w:lang w:eastAsia="fr-FR"/>
        </w:rPr>
      </w:pPr>
    </w:p>
    <w:p w:rsidR="00EE2899" w:rsidRDefault="00EE2899" w:rsidP="00EE2899">
      <w:pPr>
        <w:jc w:val="right"/>
        <w:rPr>
          <w:lang w:eastAsia="fr-FR"/>
        </w:rPr>
      </w:pPr>
    </w:p>
    <w:p w:rsidR="00EE2899" w:rsidRDefault="00EE2899" w:rsidP="00EE2899">
      <w:pPr>
        <w:jc w:val="right"/>
        <w:rPr>
          <w:lang w:eastAsia="fr-FR"/>
        </w:rPr>
      </w:pPr>
    </w:p>
    <w:p w:rsidR="00EE2899" w:rsidRDefault="00EE2899" w:rsidP="00EE2899">
      <w:pPr>
        <w:jc w:val="right"/>
        <w:rPr>
          <w:lang w:eastAsia="fr-FR"/>
        </w:rPr>
      </w:pPr>
    </w:p>
    <w:p w:rsidR="00EE2899" w:rsidRDefault="00EE2899" w:rsidP="00EE2899">
      <w:pPr>
        <w:jc w:val="right"/>
        <w:rPr>
          <w:lang w:eastAsia="fr-FR"/>
        </w:rPr>
      </w:pPr>
    </w:p>
    <w:p w:rsidR="00EE2899" w:rsidRDefault="00EE2899" w:rsidP="009C3D47">
      <w:pPr>
        <w:tabs>
          <w:tab w:val="left" w:pos="554"/>
        </w:tabs>
        <w:jc w:val="center"/>
        <w:rPr>
          <w:lang w:eastAsia="fr-FR"/>
        </w:rPr>
      </w:pPr>
      <w:r>
        <w:rPr>
          <w:lang w:eastAsia="fr-FR"/>
        </w:rPr>
        <w:t>Sur cette page, l’utilisateur va pouvoir voir son poids ainsi que son IMC grâce aux données récoltées depuis le pèse personnes connecté.</w:t>
      </w:r>
    </w:p>
    <w:p w:rsidR="00EE2899" w:rsidRDefault="00EE2899" w:rsidP="00EE2899">
      <w:pPr>
        <w:tabs>
          <w:tab w:val="left" w:pos="554"/>
        </w:tabs>
        <w:rPr>
          <w:lang w:eastAsia="fr-FR"/>
        </w:rPr>
      </w:pPr>
    </w:p>
    <w:p w:rsidR="00EE2899" w:rsidRDefault="00EE2899" w:rsidP="00EE2899">
      <w:pPr>
        <w:tabs>
          <w:tab w:val="left" w:pos="554"/>
        </w:tabs>
        <w:rPr>
          <w:lang w:eastAsia="fr-FR"/>
        </w:rPr>
      </w:pPr>
    </w:p>
    <w:p w:rsidR="00EE2899" w:rsidRDefault="00EE2899" w:rsidP="00EE2899">
      <w:pPr>
        <w:tabs>
          <w:tab w:val="left" w:pos="554"/>
        </w:tabs>
        <w:rPr>
          <w:lang w:eastAsia="fr-FR"/>
        </w:rPr>
      </w:pPr>
    </w:p>
    <w:p w:rsidR="00EE2899" w:rsidRDefault="00EE2899" w:rsidP="00EE2899">
      <w:pPr>
        <w:tabs>
          <w:tab w:val="left" w:pos="554"/>
        </w:tabs>
        <w:rPr>
          <w:lang w:eastAsia="fr-FR"/>
        </w:rPr>
      </w:pPr>
    </w:p>
    <w:p w:rsidR="00EE2899" w:rsidRDefault="00EE2899" w:rsidP="00EE2899">
      <w:pPr>
        <w:tabs>
          <w:tab w:val="left" w:pos="554"/>
        </w:tabs>
        <w:rPr>
          <w:lang w:eastAsia="fr-FR"/>
        </w:rPr>
      </w:pPr>
    </w:p>
    <w:p w:rsidR="00EE2899" w:rsidRDefault="00EE2899" w:rsidP="00EE2899">
      <w:pPr>
        <w:tabs>
          <w:tab w:val="left" w:pos="554"/>
        </w:tabs>
        <w:rPr>
          <w:lang w:eastAsia="fr-FR"/>
        </w:rPr>
      </w:pPr>
      <w:r>
        <w:rPr>
          <w:noProof/>
          <w:lang w:eastAsia="fr-FR"/>
        </w:rPr>
        <w:drawing>
          <wp:anchor distT="0" distB="0" distL="114300" distR="114300" simplePos="0" relativeHeight="251662336" behindDoc="1" locked="0" layoutInCell="1" allowOverlap="1">
            <wp:simplePos x="0" y="0"/>
            <wp:positionH relativeFrom="column">
              <wp:posOffset>483186</wp:posOffset>
            </wp:positionH>
            <wp:positionV relativeFrom="paragraph">
              <wp:posOffset>-313983</wp:posOffset>
            </wp:positionV>
            <wp:extent cx="4384675" cy="6904990"/>
            <wp:effectExtent l="0" t="0" r="0" b="0"/>
            <wp:wrapNone/>
            <wp:docPr id="21" name="Image 21" descr="C:\Users\lilly\AppData\Local\Microsoft\Windows\INetCache\Content.Word\Pollu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lilly\AppData\Local\Microsoft\Windows\INetCache\Content.Word\Pollution.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84675" cy="69049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E2899" w:rsidRDefault="00EE2899" w:rsidP="00EE2899">
      <w:pPr>
        <w:tabs>
          <w:tab w:val="left" w:pos="554"/>
        </w:tabs>
        <w:rPr>
          <w:lang w:eastAsia="fr-FR"/>
        </w:rPr>
      </w:pPr>
    </w:p>
    <w:p w:rsidR="00EE2899" w:rsidRDefault="00EE2899" w:rsidP="00EE2899">
      <w:pPr>
        <w:tabs>
          <w:tab w:val="left" w:pos="554"/>
        </w:tabs>
        <w:rPr>
          <w:lang w:eastAsia="fr-FR"/>
        </w:rPr>
      </w:pPr>
    </w:p>
    <w:p w:rsidR="00EE2899" w:rsidRDefault="00EE2899" w:rsidP="00EE2899">
      <w:pPr>
        <w:tabs>
          <w:tab w:val="left" w:pos="554"/>
        </w:tabs>
        <w:rPr>
          <w:lang w:eastAsia="fr-FR"/>
        </w:rPr>
      </w:pPr>
    </w:p>
    <w:p w:rsidR="00EE2899" w:rsidRPr="00EE2899" w:rsidRDefault="00EE2899" w:rsidP="00EE2899">
      <w:pPr>
        <w:rPr>
          <w:lang w:eastAsia="fr-FR"/>
        </w:rPr>
      </w:pPr>
    </w:p>
    <w:p w:rsidR="00EE2899" w:rsidRPr="00EE2899" w:rsidRDefault="00EE2899" w:rsidP="00EE2899">
      <w:pPr>
        <w:rPr>
          <w:lang w:eastAsia="fr-FR"/>
        </w:rPr>
      </w:pPr>
    </w:p>
    <w:p w:rsidR="00EE2899" w:rsidRPr="00EE2899" w:rsidRDefault="00EE2899" w:rsidP="00EE2899">
      <w:pPr>
        <w:rPr>
          <w:lang w:eastAsia="fr-FR"/>
        </w:rPr>
      </w:pPr>
    </w:p>
    <w:p w:rsidR="00EE2899" w:rsidRPr="00EE2899" w:rsidRDefault="00EE2899" w:rsidP="00EE2899">
      <w:pPr>
        <w:rPr>
          <w:lang w:eastAsia="fr-FR"/>
        </w:rPr>
      </w:pPr>
    </w:p>
    <w:p w:rsidR="00EE2899" w:rsidRPr="00EE2899" w:rsidRDefault="00EE2899" w:rsidP="00EE2899">
      <w:pPr>
        <w:rPr>
          <w:lang w:eastAsia="fr-FR"/>
        </w:rPr>
      </w:pPr>
    </w:p>
    <w:p w:rsidR="00EE2899" w:rsidRPr="00EE2899" w:rsidRDefault="00EE2899" w:rsidP="00EE2899">
      <w:pPr>
        <w:rPr>
          <w:lang w:eastAsia="fr-FR"/>
        </w:rPr>
      </w:pPr>
    </w:p>
    <w:p w:rsidR="00EE2899" w:rsidRPr="00EE2899" w:rsidRDefault="00EE2899" w:rsidP="00EE2899">
      <w:pPr>
        <w:rPr>
          <w:lang w:eastAsia="fr-FR"/>
        </w:rPr>
      </w:pPr>
    </w:p>
    <w:p w:rsidR="00EE2899" w:rsidRPr="00EE2899" w:rsidRDefault="00EE2899" w:rsidP="00EE2899">
      <w:pPr>
        <w:rPr>
          <w:lang w:eastAsia="fr-FR"/>
        </w:rPr>
      </w:pPr>
    </w:p>
    <w:p w:rsidR="00EE2899" w:rsidRDefault="00EE2899" w:rsidP="00EE2899">
      <w:pPr>
        <w:rPr>
          <w:lang w:eastAsia="fr-FR"/>
        </w:rPr>
      </w:pPr>
    </w:p>
    <w:p w:rsidR="00EE2899" w:rsidRDefault="00EE2899" w:rsidP="00EE2899">
      <w:pPr>
        <w:rPr>
          <w:lang w:eastAsia="fr-FR"/>
        </w:rPr>
      </w:pPr>
    </w:p>
    <w:p w:rsidR="00EE2899" w:rsidRDefault="00EE2899" w:rsidP="00EE2899">
      <w:pPr>
        <w:rPr>
          <w:lang w:eastAsia="fr-FR"/>
        </w:rPr>
      </w:pPr>
    </w:p>
    <w:p w:rsidR="00EE2899" w:rsidRDefault="00EE2899" w:rsidP="00EE2899">
      <w:pPr>
        <w:rPr>
          <w:lang w:eastAsia="fr-FR"/>
        </w:rPr>
      </w:pPr>
    </w:p>
    <w:p w:rsidR="00EE2899" w:rsidRDefault="00EE2899" w:rsidP="00EE2899">
      <w:pPr>
        <w:rPr>
          <w:lang w:eastAsia="fr-FR"/>
        </w:rPr>
      </w:pPr>
    </w:p>
    <w:p w:rsidR="00EE2899" w:rsidRDefault="00EE2899" w:rsidP="00EE2899">
      <w:pPr>
        <w:rPr>
          <w:lang w:eastAsia="fr-FR"/>
        </w:rPr>
      </w:pPr>
    </w:p>
    <w:p w:rsidR="00EE2899" w:rsidRDefault="00EE2899" w:rsidP="00EE2899">
      <w:pPr>
        <w:rPr>
          <w:lang w:eastAsia="fr-FR"/>
        </w:rPr>
      </w:pPr>
    </w:p>
    <w:p w:rsidR="00EE2899" w:rsidRDefault="00EE2899" w:rsidP="00EE2899">
      <w:pPr>
        <w:rPr>
          <w:lang w:eastAsia="fr-FR"/>
        </w:rPr>
      </w:pPr>
    </w:p>
    <w:p w:rsidR="00EE2899" w:rsidRDefault="00EE2899" w:rsidP="00EE2899">
      <w:pPr>
        <w:rPr>
          <w:lang w:eastAsia="fr-FR"/>
        </w:rPr>
      </w:pPr>
    </w:p>
    <w:p w:rsidR="00EE2899" w:rsidRDefault="00EE2899" w:rsidP="00EE2899">
      <w:pPr>
        <w:rPr>
          <w:lang w:eastAsia="fr-FR"/>
        </w:rPr>
      </w:pPr>
    </w:p>
    <w:p w:rsidR="00EE2899" w:rsidRDefault="00EE2899" w:rsidP="00EE2899">
      <w:pPr>
        <w:rPr>
          <w:lang w:eastAsia="fr-FR"/>
        </w:rPr>
      </w:pPr>
    </w:p>
    <w:p w:rsidR="00EE2899" w:rsidRDefault="00EE2899" w:rsidP="00EE2899">
      <w:pPr>
        <w:rPr>
          <w:lang w:eastAsia="fr-FR"/>
        </w:rPr>
      </w:pPr>
    </w:p>
    <w:p w:rsidR="00EE2899" w:rsidRDefault="00EE2899" w:rsidP="009C3D47">
      <w:pPr>
        <w:jc w:val="center"/>
        <w:rPr>
          <w:lang w:eastAsia="fr-FR"/>
        </w:rPr>
      </w:pPr>
      <w:r>
        <w:rPr>
          <w:lang w:eastAsia="fr-FR"/>
        </w:rPr>
        <w:t>Ici, l’usager va pouvoir suivre la qualité de l’air (niveau de pollution) en temps réel selon où il se trouve. Un visage apparaîtra selon si la qualité de l’air est jugée bonne ou mauvaise.</w:t>
      </w:r>
    </w:p>
    <w:p w:rsidR="00EE2899" w:rsidRDefault="00EE2899" w:rsidP="00EE2899">
      <w:pPr>
        <w:rPr>
          <w:lang w:eastAsia="fr-FR"/>
        </w:rPr>
      </w:pPr>
    </w:p>
    <w:p w:rsidR="00EE2899" w:rsidRDefault="00EE2899" w:rsidP="00EE2899">
      <w:pPr>
        <w:rPr>
          <w:lang w:eastAsia="fr-FR"/>
        </w:rPr>
      </w:pPr>
    </w:p>
    <w:p w:rsidR="00EE2899" w:rsidRDefault="00EE2899" w:rsidP="00EE2899">
      <w:pPr>
        <w:rPr>
          <w:lang w:eastAsia="fr-FR"/>
        </w:rPr>
      </w:pPr>
    </w:p>
    <w:p w:rsidR="00EE2899" w:rsidRDefault="00EE2899" w:rsidP="00EE2899">
      <w:pPr>
        <w:rPr>
          <w:lang w:eastAsia="fr-FR"/>
        </w:rPr>
      </w:pPr>
    </w:p>
    <w:p w:rsidR="00EE2899" w:rsidRDefault="00EE2899" w:rsidP="00EE2899">
      <w:pPr>
        <w:rPr>
          <w:lang w:eastAsia="fr-FR"/>
        </w:rPr>
      </w:pPr>
    </w:p>
    <w:p w:rsidR="00EE2899" w:rsidRDefault="00EE2899" w:rsidP="00EE2899">
      <w:pPr>
        <w:rPr>
          <w:lang w:eastAsia="fr-FR"/>
        </w:rPr>
      </w:pPr>
      <w:r>
        <w:rPr>
          <w:noProof/>
          <w:lang w:eastAsia="fr-FR"/>
        </w:rPr>
        <w:drawing>
          <wp:anchor distT="0" distB="0" distL="114300" distR="114300" simplePos="0" relativeHeight="251663360" behindDoc="0" locked="0" layoutInCell="1" allowOverlap="1">
            <wp:simplePos x="0" y="0"/>
            <wp:positionH relativeFrom="column">
              <wp:posOffset>447430</wp:posOffset>
            </wp:positionH>
            <wp:positionV relativeFrom="paragraph">
              <wp:posOffset>-309050</wp:posOffset>
            </wp:positionV>
            <wp:extent cx="4384675" cy="6904990"/>
            <wp:effectExtent l="0" t="0" r="0" b="0"/>
            <wp:wrapNone/>
            <wp:docPr id="22" name="Image 22" descr="C:\Users\lilly\AppData\Local\Microsoft\Windows\INetCache\Content.Word\Resu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lilly\AppData\Local\Microsoft\Windows\INetCache\Content.Word\Result.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84675" cy="6904990"/>
                    </a:xfrm>
                    <a:prstGeom prst="rect">
                      <a:avLst/>
                    </a:prstGeom>
                    <a:noFill/>
                    <a:ln>
                      <a:noFill/>
                    </a:ln>
                  </pic:spPr>
                </pic:pic>
              </a:graphicData>
            </a:graphic>
          </wp:anchor>
        </w:drawing>
      </w:r>
    </w:p>
    <w:p w:rsidR="00EE2899" w:rsidRDefault="00EE2899" w:rsidP="00EE2899">
      <w:pPr>
        <w:rPr>
          <w:lang w:eastAsia="fr-FR"/>
        </w:rPr>
      </w:pPr>
    </w:p>
    <w:p w:rsidR="00EE2899" w:rsidRDefault="00EE2899" w:rsidP="00EE2899">
      <w:pPr>
        <w:rPr>
          <w:lang w:eastAsia="fr-FR"/>
        </w:rPr>
      </w:pPr>
    </w:p>
    <w:p w:rsidR="00EE2899" w:rsidRDefault="00EE2899" w:rsidP="00EE2899">
      <w:pPr>
        <w:rPr>
          <w:lang w:eastAsia="fr-FR"/>
        </w:rPr>
      </w:pPr>
    </w:p>
    <w:p w:rsidR="00EE2899" w:rsidRDefault="00EE2899" w:rsidP="00EE2899">
      <w:pPr>
        <w:rPr>
          <w:lang w:eastAsia="fr-FR"/>
        </w:rPr>
      </w:pPr>
    </w:p>
    <w:p w:rsidR="00EE2899" w:rsidRDefault="00EE2899" w:rsidP="00EE2899">
      <w:pPr>
        <w:rPr>
          <w:lang w:eastAsia="fr-FR"/>
        </w:rPr>
      </w:pPr>
    </w:p>
    <w:p w:rsidR="00EE2899" w:rsidRDefault="00EE2899" w:rsidP="00EE2899">
      <w:pPr>
        <w:rPr>
          <w:lang w:eastAsia="fr-FR"/>
        </w:rPr>
      </w:pPr>
    </w:p>
    <w:p w:rsidR="00EE2899" w:rsidRDefault="00EE2899" w:rsidP="00EE2899">
      <w:pPr>
        <w:rPr>
          <w:lang w:eastAsia="fr-FR"/>
        </w:rPr>
      </w:pPr>
    </w:p>
    <w:p w:rsidR="00EE2899" w:rsidRDefault="00EE2899" w:rsidP="00EE2899">
      <w:pPr>
        <w:rPr>
          <w:lang w:eastAsia="fr-FR"/>
        </w:rPr>
      </w:pPr>
    </w:p>
    <w:p w:rsidR="00EE2899" w:rsidRDefault="00EE2899" w:rsidP="00EE2899">
      <w:pPr>
        <w:rPr>
          <w:lang w:eastAsia="fr-FR"/>
        </w:rPr>
      </w:pPr>
    </w:p>
    <w:p w:rsidR="00EE2899" w:rsidRDefault="00EE2899" w:rsidP="00EE2899">
      <w:pPr>
        <w:rPr>
          <w:lang w:eastAsia="fr-FR"/>
        </w:rPr>
      </w:pPr>
    </w:p>
    <w:p w:rsidR="00EE2899" w:rsidRDefault="00EE2899" w:rsidP="00EE2899">
      <w:pPr>
        <w:rPr>
          <w:lang w:eastAsia="fr-FR"/>
        </w:rPr>
      </w:pPr>
    </w:p>
    <w:p w:rsidR="00EE2899" w:rsidRDefault="00EE2899" w:rsidP="00EE2899">
      <w:pPr>
        <w:rPr>
          <w:lang w:eastAsia="fr-FR"/>
        </w:rPr>
      </w:pPr>
    </w:p>
    <w:p w:rsidR="00EE2899" w:rsidRDefault="00EE2899" w:rsidP="00EE2899">
      <w:pPr>
        <w:rPr>
          <w:lang w:eastAsia="fr-FR"/>
        </w:rPr>
      </w:pPr>
    </w:p>
    <w:p w:rsidR="00EE2899" w:rsidRDefault="00EE2899" w:rsidP="00EE2899">
      <w:pPr>
        <w:rPr>
          <w:lang w:eastAsia="fr-FR"/>
        </w:rPr>
      </w:pPr>
    </w:p>
    <w:p w:rsidR="00EE2899" w:rsidRDefault="00EE2899" w:rsidP="00EE2899">
      <w:pPr>
        <w:rPr>
          <w:lang w:eastAsia="fr-FR"/>
        </w:rPr>
      </w:pPr>
    </w:p>
    <w:p w:rsidR="00EE2899" w:rsidRDefault="00EE2899" w:rsidP="00EE2899">
      <w:pPr>
        <w:rPr>
          <w:lang w:eastAsia="fr-FR"/>
        </w:rPr>
      </w:pPr>
    </w:p>
    <w:p w:rsidR="00EE2899" w:rsidRDefault="00EE2899" w:rsidP="00EE2899">
      <w:pPr>
        <w:rPr>
          <w:lang w:eastAsia="fr-FR"/>
        </w:rPr>
      </w:pPr>
    </w:p>
    <w:p w:rsidR="00EE2899" w:rsidRDefault="00EE2899" w:rsidP="00EE2899">
      <w:pPr>
        <w:rPr>
          <w:lang w:eastAsia="fr-FR"/>
        </w:rPr>
      </w:pPr>
    </w:p>
    <w:p w:rsidR="00EE2899" w:rsidRDefault="00EE2899" w:rsidP="00EE2899">
      <w:pPr>
        <w:rPr>
          <w:lang w:eastAsia="fr-FR"/>
        </w:rPr>
      </w:pPr>
    </w:p>
    <w:p w:rsidR="00EE2899" w:rsidRDefault="00EE2899" w:rsidP="00EE2899">
      <w:pPr>
        <w:rPr>
          <w:lang w:eastAsia="fr-FR"/>
        </w:rPr>
      </w:pPr>
    </w:p>
    <w:p w:rsidR="00EE2899" w:rsidRDefault="00EE2899" w:rsidP="00EE2899">
      <w:pPr>
        <w:rPr>
          <w:lang w:eastAsia="fr-FR"/>
        </w:rPr>
      </w:pPr>
    </w:p>
    <w:p w:rsidR="00EE2899" w:rsidRDefault="00EE2899" w:rsidP="00EE2899">
      <w:pPr>
        <w:rPr>
          <w:lang w:eastAsia="fr-FR"/>
        </w:rPr>
      </w:pPr>
    </w:p>
    <w:p w:rsidR="00EE2899" w:rsidRDefault="00EE2899" w:rsidP="00EE2899">
      <w:pPr>
        <w:rPr>
          <w:lang w:eastAsia="fr-FR"/>
        </w:rPr>
      </w:pPr>
    </w:p>
    <w:p w:rsidR="00EE2899" w:rsidRDefault="00EE2899" w:rsidP="00EE2899">
      <w:pPr>
        <w:rPr>
          <w:lang w:eastAsia="fr-FR"/>
        </w:rPr>
      </w:pPr>
    </w:p>
    <w:p w:rsidR="00EE2899" w:rsidRDefault="00EE2899" w:rsidP="009C3D47">
      <w:pPr>
        <w:jc w:val="center"/>
        <w:rPr>
          <w:lang w:eastAsia="fr-FR"/>
        </w:rPr>
      </w:pPr>
      <w:r>
        <w:rPr>
          <w:lang w:eastAsia="fr-FR"/>
        </w:rPr>
        <w:t>Dans l’onglet résultat, l’uti</w:t>
      </w:r>
      <w:r w:rsidR="00B87C48">
        <w:rPr>
          <w:lang w:eastAsia="fr-FR"/>
        </w:rPr>
        <w:t>lisateur recevra un conseil. Après analyse de toutes les données récoltées, il lui sera ou non conseillé de sortir à tel moment et selon les risques potentiels.</w:t>
      </w:r>
    </w:p>
    <w:p w:rsidR="00B87C48" w:rsidRDefault="00B87C48" w:rsidP="00EE2899">
      <w:pPr>
        <w:rPr>
          <w:lang w:eastAsia="fr-FR"/>
        </w:rPr>
      </w:pPr>
    </w:p>
    <w:p w:rsidR="00B87C48" w:rsidRDefault="00B87C48" w:rsidP="00EE2899">
      <w:pPr>
        <w:rPr>
          <w:lang w:eastAsia="fr-FR"/>
        </w:rPr>
      </w:pPr>
    </w:p>
    <w:p w:rsidR="00B87C48" w:rsidRDefault="00B87C48" w:rsidP="00EE2899">
      <w:pPr>
        <w:rPr>
          <w:lang w:eastAsia="fr-FR"/>
        </w:rPr>
      </w:pPr>
    </w:p>
    <w:p w:rsidR="00B87C48" w:rsidRDefault="00B87C48" w:rsidP="00EE2899">
      <w:pPr>
        <w:rPr>
          <w:lang w:eastAsia="fr-FR"/>
        </w:rPr>
      </w:pPr>
    </w:p>
    <w:p w:rsidR="00B87C48" w:rsidRDefault="00B87C48" w:rsidP="00EE2899">
      <w:pPr>
        <w:rPr>
          <w:lang w:eastAsia="fr-FR"/>
        </w:rPr>
      </w:pPr>
      <w:r>
        <w:rPr>
          <w:noProof/>
          <w:lang w:eastAsia="fr-FR"/>
        </w:rPr>
        <w:drawing>
          <wp:anchor distT="0" distB="0" distL="114300" distR="114300" simplePos="0" relativeHeight="251664384" behindDoc="1" locked="0" layoutInCell="1" allowOverlap="1">
            <wp:simplePos x="0" y="0"/>
            <wp:positionH relativeFrom="column">
              <wp:posOffset>530079</wp:posOffset>
            </wp:positionH>
            <wp:positionV relativeFrom="paragraph">
              <wp:posOffset>-553720</wp:posOffset>
            </wp:positionV>
            <wp:extent cx="4384675" cy="6904990"/>
            <wp:effectExtent l="0" t="0" r="0" b="0"/>
            <wp:wrapNone/>
            <wp:docPr id="23" name="Image 23" descr="C:\Users\lilly\AppData\Local\Microsoft\Windows\INetCache\Content.Word\Notific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lilly\AppData\Local\Microsoft\Windows\INetCache\Content.Word\Notification.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84675" cy="690499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87C48" w:rsidRDefault="00B87C48" w:rsidP="00EE2899">
      <w:pPr>
        <w:rPr>
          <w:lang w:eastAsia="fr-FR"/>
        </w:rPr>
      </w:pPr>
    </w:p>
    <w:p w:rsidR="00B87C48" w:rsidRPr="00B87C48" w:rsidRDefault="00B87C48" w:rsidP="00B87C48">
      <w:pPr>
        <w:rPr>
          <w:lang w:eastAsia="fr-FR"/>
        </w:rPr>
      </w:pPr>
    </w:p>
    <w:p w:rsidR="00B87C48" w:rsidRPr="00B87C48" w:rsidRDefault="00B87C48" w:rsidP="00B87C48">
      <w:pPr>
        <w:rPr>
          <w:lang w:eastAsia="fr-FR"/>
        </w:rPr>
      </w:pPr>
    </w:p>
    <w:p w:rsidR="00B87C48" w:rsidRPr="00B87C48" w:rsidRDefault="00B87C48" w:rsidP="00B87C48">
      <w:pPr>
        <w:rPr>
          <w:lang w:eastAsia="fr-FR"/>
        </w:rPr>
      </w:pPr>
    </w:p>
    <w:p w:rsidR="00B87C48" w:rsidRDefault="00B87C48" w:rsidP="00B87C48">
      <w:pPr>
        <w:rPr>
          <w:lang w:eastAsia="fr-FR"/>
        </w:rPr>
      </w:pPr>
    </w:p>
    <w:p w:rsidR="00B87C48" w:rsidRDefault="00B87C48" w:rsidP="00B87C48">
      <w:pPr>
        <w:rPr>
          <w:lang w:eastAsia="fr-FR"/>
        </w:rPr>
      </w:pPr>
    </w:p>
    <w:p w:rsidR="00B87C48" w:rsidRDefault="00B87C48" w:rsidP="00B87C48">
      <w:pPr>
        <w:rPr>
          <w:lang w:eastAsia="fr-FR"/>
        </w:rPr>
      </w:pPr>
    </w:p>
    <w:p w:rsidR="00B87C48" w:rsidRDefault="00B87C48" w:rsidP="00B87C48">
      <w:pPr>
        <w:rPr>
          <w:lang w:eastAsia="fr-FR"/>
        </w:rPr>
      </w:pPr>
    </w:p>
    <w:p w:rsidR="00B87C48" w:rsidRDefault="00B87C48" w:rsidP="00B87C48">
      <w:pPr>
        <w:rPr>
          <w:lang w:eastAsia="fr-FR"/>
        </w:rPr>
      </w:pPr>
    </w:p>
    <w:p w:rsidR="00B87C48" w:rsidRDefault="00B87C48" w:rsidP="00B87C48">
      <w:pPr>
        <w:rPr>
          <w:lang w:eastAsia="fr-FR"/>
        </w:rPr>
      </w:pPr>
    </w:p>
    <w:p w:rsidR="00B87C48" w:rsidRDefault="00B87C48" w:rsidP="00B87C48">
      <w:pPr>
        <w:rPr>
          <w:lang w:eastAsia="fr-FR"/>
        </w:rPr>
      </w:pPr>
    </w:p>
    <w:p w:rsidR="00B87C48" w:rsidRDefault="00B87C48" w:rsidP="00B87C48">
      <w:pPr>
        <w:rPr>
          <w:lang w:eastAsia="fr-FR"/>
        </w:rPr>
      </w:pPr>
    </w:p>
    <w:p w:rsidR="00B87C48" w:rsidRDefault="00B87C48" w:rsidP="00B87C48">
      <w:pPr>
        <w:rPr>
          <w:lang w:eastAsia="fr-FR"/>
        </w:rPr>
      </w:pPr>
    </w:p>
    <w:p w:rsidR="00B87C48" w:rsidRDefault="00B87C48" w:rsidP="00B87C48">
      <w:pPr>
        <w:rPr>
          <w:lang w:eastAsia="fr-FR"/>
        </w:rPr>
      </w:pPr>
    </w:p>
    <w:p w:rsidR="00B87C48" w:rsidRDefault="00B87C48" w:rsidP="00B87C48">
      <w:pPr>
        <w:rPr>
          <w:lang w:eastAsia="fr-FR"/>
        </w:rPr>
      </w:pPr>
    </w:p>
    <w:p w:rsidR="00B87C48" w:rsidRDefault="00B87C48" w:rsidP="00B87C48">
      <w:pPr>
        <w:rPr>
          <w:lang w:eastAsia="fr-FR"/>
        </w:rPr>
      </w:pPr>
    </w:p>
    <w:p w:rsidR="00B87C48" w:rsidRDefault="00B87C48" w:rsidP="00B87C48">
      <w:pPr>
        <w:rPr>
          <w:lang w:eastAsia="fr-FR"/>
        </w:rPr>
      </w:pPr>
    </w:p>
    <w:p w:rsidR="00B87C48" w:rsidRDefault="00B87C48" w:rsidP="00B87C48">
      <w:pPr>
        <w:rPr>
          <w:lang w:eastAsia="fr-FR"/>
        </w:rPr>
      </w:pPr>
    </w:p>
    <w:p w:rsidR="00B87C48" w:rsidRDefault="00B87C48" w:rsidP="00B87C48">
      <w:pPr>
        <w:rPr>
          <w:lang w:eastAsia="fr-FR"/>
        </w:rPr>
      </w:pPr>
    </w:p>
    <w:p w:rsidR="00B87C48" w:rsidRDefault="00B87C48" w:rsidP="00B87C48">
      <w:pPr>
        <w:rPr>
          <w:lang w:eastAsia="fr-FR"/>
        </w:rPr>
      </w:pPr>
    </w:p>
    <w:p w:rsidR="00B87C48" w:rsidRDefault="00B87C48" w:rsidP="00B87C48">
      <w:pPr>
        <w:rPr>
          <w:lang w:eastAsia="fr-FR"/>
        </w:rPr>
      </w:pPr>
    </w:p>
    <w:p w:rsidR="00B87C48" w:rsidRDefault="00B87C48" w:rsidP="00B87C48">
      <w:pPr>
        <w:rPr>
          <w:lang w:eastAsia="fr-FR"/>
        </w:rPr>
      </w:pPr>
    </w:p>
    <w:p w:rsidR="00B87C48" w:rsidRDefault="00B87C48" w:rsidP="00B87C48">
      <w:pPr>
        <w:rPr>
          <w:lang w:eastAsia="fr-FR"/>
        </w:rPr>
      </w:pPr>
    </w:p>
    <w:p w:rsidR="00B87C48" w:rsidRPr="00B87C48" w:rsidRDefault="00B87C48" w:rsidP="009C3D47">
      <w:pPr>
        <w:jc w:val="center"/>
        <w:rPr>
          <w:lang w:eastAsia="fr-FR"/>
        </w:rPr>
      </w:pPr>
      <w:r>
        <w:rPr>
          <w:lang w:eastAsia="fr-FR"/>
        </w:rPr>
        <w:t>Toutefois, si le patient ne consulte pas l’application et que les données récoltées montrent qu’il existe un risque non négligeable, l’usager se verra notifié (conseil de ne pas sortir) afin d’être prévenu du risque encouru.</w:t>
      </w:r>
    </w:p>
    <w:sectPr w:rsidR="00B87C48" w:rsidRPr="00B87C4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22B2C" w:rsidRDefault="00E22B2C" w:rsidP="005E4A4B">
      <w:pPr>
        <w:spacing w:after="0" w:line="240" w:lineRule="auto"/>
      </w:pPr>
      <w:r>
        <w:separator/>
      </w:r>
    </w:p>
  </w:endnote>
  <w:endnote w:type="continuationSeparator" w:id="0">
    <w:p w:rsidR="00E22B2C" w:rsidRDefault="00E22B2C" w:rsidP="005E4A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22B2C" w:rsidRDefault="00E22B2C" w:rsidP="005E4A4B">
      <w:pPr>
        <w:spacing w:after="0" w:line="240" w:lineRule="auto"/>
      </w:pPr>
      <w:r>
        <w:separator/>
      </w:r>
    </w:p>
  </w:footnote>
  <w:footnote w:type="continuationSeparator" w:id="0">
    <w:p w:rsidR="00E22B2C" w:rsidRDefault="00E22B2C" w:rsidP="005E4A4B">
      <w:pPr>
        <w:spacing w:after="0" w:line="240" w:lineRule="auto"/>
      </w:pPr>
      <w:r>
        <w:continuationSeparator/>
      </w:r>
    </w:p>
  </w:footnote>
  <w:footnote w:id="1">
    <w:p w:rsidR="005E4A4B" w:rsidRDefault="005E4A4B" w:rsidP="005E4A4B">
      <w:pPr>
        <w:pStyle w:val="Notedebasdepage"/>
      </w:pPr>
      <w:r>
        <w:rPr>
          <w:rStyle w:val="Appelnotedebasdep"/>
        </w:rPr>
        <w:footnoteRef/>
      </w:r>
      <w:r>
        <w:t xml:space="preserve"> </w:t>
      </w:r>
      <w:r>
        <w:fldChar w:fldCharType="begin"/>
      </w:r>
      <w:r>
        <w:instrText xml:space="preserve"> ADDIN ZOTERO_ITEM CSL_CITATION {"citationID":"X514aHC6","properties":{"formattedCitation":"{\\rtf \\uc0\\u8220{}7 applications mobile sant\\uc0\\u233{} qui se sont fait remarquer.\\uc0\\u8221{}}","plainCitation":"“7 applications mobile santé qui se sont fait remarquer.”"},"citationItems":[{"id":27,"uris":["http://zotero.org/users/local/sTiqCB1E/items/NDRNQRL7"],"uri":["http://zotero.org/users/local/sTiqCB1E/items/NDRNQRL7"],"itemData":{"id":27,"type":"webpage","title":"7 applications mobile santé qui se sont fait remarquer","abstract":"FIGARO DEMAIN - Destinées aux patients, aux médecins ou aux personnes soucieuses de leur santé, ces applications mobile ont été récompensées lors de..","URL":"http://sante.lefigaro.fr/article/7-applications-mobile-sante-qui-se-sont-faites-remarquer/","language":"ISO639-2 fre","issued":{"date-parts":[["2017",2,1]]}}}],"schema":"https://github.com/citation-style-language/schema/raw/master/csl-citation.json"} </w:instrText>
      </w:r>
      <w:r>
        <w:fldChar w:fldCharType="separate"/>
      </w:r>
      <w:r w:rsidRPr="005B724B">
        <w:rPr>
          <w:rFonts w:ascii="Calibri" w:hAnsi="Calibri" w:cs="Calibri"/>
          <w:szCs w:val="24"/>
        </w:rPr>
        <w:t>“7 applications mobile santé qui se sont fait remarquer.”</w:t>
      </w:r>
      <w:r>
        <w:fldChar w:fldCharType="end"/>
      </w:r>
    </w:p>
  </w:footnote>
  <w:footnote w:id="2">
    <w:p w:rsidR="005E4A4B" w:rsidRDefault="005E4A4B" w:rsidP="005E4A4B">
      <w:pPr>
        <w:pStyle w:val="Notedebasdepage"/>
      </w:pPr>
      <w:r>
        <w:rPr>
          <w:rStyle w:val="Appelnotedebasdep"/>
        </w:rPr>
        <w:footnoteRef/>
      </w:r>
      <w:r>
        <w:t xml:space="preserve"> </w:t>
      </w:r>
      <w:r>
        <w:fldChar w:fldCharType="begin"/>
      </w:r>
      <w:r>
        <w:instrText xml:space="preserve"> ADDIN ZOTERO_ITEM CSL_CITATION {"citationID":"eRgBEWJ4","properties":{"formattedCitation":"Ibid.","plainCitation":"Ibid."},"citationItems":[{"id":27,"uris":["http://zotero.org/users/local/sTiqCB1E/items/NDRNQRL7"],"uri":["http://zotero.org/users/local/sTiqCB1E/items/NDRNQRL7"],"itemData":{"id":27,"type":"webpage","title":"7 applications mobile santé qui se sont fait remarquer","abstract":"FIGARO DEMAIN - Destinées aux patients, aux médecins ou aux personnes soucieuses de leur santé, ces applications mobile ont été récompensées lors de..","URL":"http://sante.lefigaro.fr/article/7-applications-mobile-sante-qui-se-sont-faites-remarquer/","language":"ISO639-2 fre","issued":{"date-parts":[["2017",2,1]]}}}],"schema":"https://github.com/citation-style-language/schema/raw/master/csl-citation.json"} </w:instrText>
      </w:r>
      <w:r>
        <w:fldChar w:fldCharType="separate"/>
      </w:r>
      <w:r w:rsidRPr="005B724B">
        <w:rPr>
          <w:rFonts w:ascii="Calibri" w:hAnsi="Calibri" w:cs="Calibri"/>
        </w:rPr>
        <w:t>Ibid.</w:t>
      </w:r>
      <w:r>
        <w:fldChar w:fldCharType="end"/>
      </w:r>
    </w:p>
  </w:footnote>
  <w:footnote w:id="3">
    <w:p w:rsidR="005E4A4B" w:rsidRDefault="005E4A4B" w:rsidP="005E4A4B">
      <w:pPr>
        <w:pStyle w:val="Notedebasdepage"/>
      </w:pPr>
      <w:r>
        <w:rPr>
          <w:rStyle w:val="Appelnotedebasdep"/>
        </w:rPr>
        <w:footnoteRef/>
      </w:r>
      <w:r>
        <w:t xml:space="preserve"> </w:t>
      </w:r>
      <w:r>
        <w:fldChar w:fldCharType="begin"/>
      </w:r>
      <w:r>
        <w:instrText xml:space="preserve"> ADDIN ZOTERO_ITEM CSL_CITATION {"citationID":"btqtQR5q","properties":{"formattedCitation":"{\\rtf \\uc0\\u8220{}MAAF Assurances - Application Assistant Air.\\uc0\\u8221{}}","plainCitation":"“MAAF Assurances - Application Assistant Air.”"},"citationItems":[{"id":90,"uris":["http://zotero.org/users/local/sTiqCB1E/items/PBFEEPY6"],"uri":["http://zotero.org/users/local/sTiqCB1E/items/PBFEEPY6"],"itemData":{"id":90,"type":"webpage","title":"MAAF Assurances - Application Assistant air","URL":"https://www.maaf.fr/assurances/fr/p_78494/application-assistant-air","accessed":{"date-parts":[["2017",7,23]]}}}],"schema":"https://github.com/citation-style-language/schema/raw/master/csl-citation.json"} </w:instrText>
      </w:r>
      <w:r>
        <w:fldChar w:fldCharType="separate"/>
      </w:r>
      <w:r w:rsidRPr="00932506">
        <w:rPr>
          <w:rFonts w:ascii="Calibri" w:hAnsi="Calibri" w:cs="Calibri"/>
          <w:szCs w:val="24"/>
        </w:rPr>
        <w:t>“MAAF Assurances - Application Assistant Air.”</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180360D"/>
    <w:multiLevelType w:val="multilevel"/>
    <w:tmpl w:val="89A63F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9"/>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21354"/>
    <w:rsid w:val="00012BCE"/>
    <w:rsid w:val="000224DF"/>
    <w:rsid w:val="00150ECC"/>
    <w:rsid w:val="001C5016"/>
    <w:rsid w:val="00437CE3"/>
    <w:rsid w:val="004542FF"/>
    <w:rsid w:val="004B7150"/>
    <w:rsid w:val="004F3E0C"/>
    <w:rsid w:val="00580226"/>
    <w:rsid w:val="005D1852"/>
    <w:rsid w:val="005E4A4B"/>
    <w:rsid w:val="005F18CC"/>
    <w:rsid w:val="00755657"/>
    <w:rsid w:val="007743EB"/>
    <w:rsid w:val="0087326C"/>
    <w:rsid w:val="008D3C8B"/>
    <w:rsid w:val="009564BD"/>
    <w:rsid w:val="009575CD"/>
    <w:rsid w:val="009935A0"/>
    <w:rsid w:val="009C3D47"/>
    <w:rsid w:val="00A930F1"/>
    <w:rsid w:val="00B03829"/>
    <w:rsid w:val="00B87C48"/>
    <w:rsid w:val="00C21354"/>
    <w:rsid w:val="00C91B7E"/>
    <w:rsid w:val="00D040B9"/>
    <w:rsid w:val="00D67855"/>
    <w:rsid w:val="00D73460"/>
    <w:rsid w:val="00DD5217"/>
    <w:rsid w:val="00E22B2C"/>
    <w:rsid w:val="00EE2899"/>
    <w:rsid w:val="00EF12E6"/>
    <w:rsid w:val="00F031E8"/>
    <w:rsid w:val="00F756B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FE0DA6"/>
  <w15:chartTrackingRefBased/>
  <w15:docId w15:val="{6818599C-1BB3-4D0E-B261-E13F149075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paragraph" w:styleId="Titre1">
    <w:name w:val="heading 1"/>
    <w:basedOn w:val="Normal"/>
    <w:next w:val="Normal"/>
    <w:link w:val="Titre1Car"/>
    <w:uiPriority w:val="9"/>
    <w:qFormat/>
    <w:rsid w:val="009935A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4F3E0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uiPriority w:val="9"/>
    <w:rsid w:val="004F3E0C"/>
    <w:rPr>
      <w:rFonts w:asciiTheme="majorHAnsi" w:eastAsiaTheme="majorEastAsia" w:hAnsiTheme="majorHAnsi" w:cstheme="majorBidi"/>
      <w:color w:val="2F5496" w:themeColor="accent1" w:themeShade="BF"/>
      <w:sz w:val="26"/>
      <w:szCs w:val="26"/>
    </w:rPr>
  </w:style>
  <w:style w:type="paragraph" w:styleId="Sous-titre">
    <w:name w:val="Subtitle"/>
    <w:basedOn w:val="Normal"/>
    <w:next w:val="Normal"/>
    <w:link w:val="Sous-titreCar"/>
    <w:uiPriority w:val="11"/>
    <w:qFormat/>
    <w:rsid w:val="004F3E0C"/>
    <w:pPr>
      <w:numPr>
        <w:ilvl w:val="1"/>
      </w:numPr>
    </w:pPr>
    <w:rPr>
      <w:rFonts w:eastAsiaTheme="minorEastAsia"/>
      <w:color w:val="5A5A5A" w:themeColor="text1" w:themeTint="A5"/>
      <w:spacing w:val="15"/>
    </w:rPr>
  </w:style>
  <w:style w:type="character" w:customStyle="1" w:styleId="Sous-titreCar">
    <w:name w:val="Sous-titre Car"/>
    <w:basedOn w:val="Policepardfaut"/>
    <w:link w:val="Sous-titre"/>
    <w:uiPriority w:val="11"/>
    <w:rsid w:val="004F3E0C"/>
    <w:rPr>
      <w:rFonts w:eastAsiaTheme="minorEastAsia"/>
      <w:color w:val="5A5A5A" w:themeColor="text1" w:themeTint="A5"/>
      <w:spacing w:val="15"/>
    </w:rPr>
  </w:style>
  <w:style w:type="character" w:customStyle="1" w:styleId="apple-converted-space">
    <w:name w:val="apple-converted-space"/>
    <w:basedOn w:val="Policepardfaut"/>
    <w:rsid w:val="00DD5217"/>
  </w:style>
  <w:style w:type="character" w:customStyle="1" w:styleId="Titre1Car">
    <w:name w:val="Titre 1 Car"/>
    <w:basedOn w:val="Policepardfaut"/>
    <w:link w:val="Titre1"/>
    <w:uiPriority w:val="9"/>
    <w:rsid w:val="009935A0"/>
    <w:rPr>
      <w:rFonts w:asciiTheme="majorHAnsi" w:eastAsiaTheme="majorEastAsia" w:hAnsiTheme="majorHAnsi" w:cstheme="majorBidi"/>
      <w:color w:val="2F5496" w:themeColor="accent1" w:themeShade="BF"/>
      <w:sz w:val="32"/>
      <w:szCs w:val="32"/>
    </w:rPr>
  </w:style>
  <w:style w:type="character" w:styleId="Lienhypertexte">
    <w:name w:val="Hyperlink"/>
    <w:basedOn w:val="Policepardfaut"/>
    <w:uiPriority w:val="99"/>
    <w:semiHidden/>
    <w:unhideWhenUsed/>
    <w:rsid w:val="009935A0"/>
    <w:rPr>
      <w:color w:val="0000FF"/>
      <w:u w:val="single"/>
    </w:rPr>
  </w:style>
  <w:style w:type="character" w:styleId="Emphaseple">
    <w:name w:val="Subtle Emphasis"/>
    <w:basedOn w:val="Policepardfaut"/>
    <w:uiPriority w:val="19"/>
    <w:qFormat/>
    <w:rsid w:val="009935A0"/>
    <w:rPr>
      <w:i/>
      <w:iCs/>
      <w:color w:val="404040" w:themeColor="text1" w:themeTint="BF"/>
    </w:rPr>
  </w:style>
  <w:style w:type="paragraph" w:styleId="NormalWeb">
    <w:name w:val="Normal (Web)"/>
    <w:basedOn w:val="Normal"/>
    <w:uiPriority w:val="99"/>
    <w:semiHidden/>
    <w:unhideWhenUsed/>
    <w:rsid w:val="00A930F1"/>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lev">
    <w:name w:val="Strong"/>
    <w:basedOn w:val="Policepardfaut"/>
    <w:uiPriority w:val="22"/>
    <w:qFormat/>
    <w:rsid w:val="00A930F1"/>
    <w:rPr>
      <w:b/>
      <w:bCs/>
    </w:rPr>
  </w:style>
  <w:style w:type="table" w:styleId="Grilledutableau">
    <w:name w:val="Table Grid"/>
    <w:basedOn w:val="TableauNormal"/>
    <w:uiPriority w:val="39"/>
    <w:rsid w:val="005E4A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iPriority w:val="99"/>
    <w:semiHidden/>
    <w:unhideWhenUsed/>
    <w:rsid w:val="005E4A4B"/>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5E4A4B"/>
    <w:rPr>
      <w:sz w:val="20"/>
      <w:szCs w:val="20"/>
    </w:rPr>
  </w:style>
  <w:style w:type="character" w:styleId="Appelnotedebasdep">
    <w:name w:val="footnote reference"/>
    <w:basedOn w:val="Policepardfaut"/>
    <w:uiPriority w:val="99"/>
    <w:semiHidden/>
    <w:unhideWhenUsed/>
    <w:rsid w:val="005E4A4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38934799">
      <w:bodyDiv w:val="1"/>
      <w:marLeft w:val="0"/>
      <w:marRight w:val="0"/>
      <w:marTop w:val="0"/>
      <w:marBottom w:val="0"/>
      <w:divBdr>
        <w:top w:val="none" w:sz="0" w:space="0" w:color="auto"/>
        <w:left w:val="none" w:sz="0" w:space="0" w:color="auto"/>
        <w:bottom w:val="none" w:sz="0" w:space="0" w:color="auto"/>
        <w:right w:val="none" w:sz="0" w:space="0" w:color="auto"/>
      </w:divBdr>
      <w:divsChild>
        <w:div w:id="1032078517">
          <w:marLeft w:val="0"/>
          <w:marRight w:val="0"/>
          <w:marTop w:val="0"/>
          <w:marBottom w:val="150"/>
          <w:divBdr>
            <w:top w:val="none" w:sz="0" w:space="0" w:color="auto"/>
            <w:left w:val="none" w:sz="0" w:space="0" w:color="auto"/>
            <w:bottom w:val="none" w:sz="0" w:space="0" w:color="auto"/>
            <w:right w:val="none" w:sz="0" w:space="0" w:color="auto"/>
          </w:divBdr>
          <w:divsChild>
            <w:div w:id="1530989383">
              <w:marLeft w:val="0"/>
              <w:marRight w:val="0"/>
              <w:marTop w:val="0"/>
              <w:marBottom w:val="0"/>
              <w:divBdr>
                <w:top w:val="none" w:sz="0" w:space="0" w:color="auto"/>
                <w:left w:val="none" w:sz="0" w:space="0" w:color="auto"/>
                <w:bottom w:val="none" w:sz="0" w:space="0" w:color="auto"/>
                <w:right w:val="none" w:sz="0" w:space="0" w:color="auto"/>
              </w:divBdr>
            </w:div>
          </w:divsChild>
        </w:div>
        <w:div w:id="2129397083">
          <w:marLeft w:val="0"/>
          <w:marRight w:val="0"/>
          <w:marTop w:val="0"/>
          <w:marBottom w:val="150"/>
          <w:divBdr>
            <w:top w:val="none" w:sz="0" w:space="0" w:color="auto"/>
            <w:left w:val="none" w:sz="0" w:space="0" w:color="auto"/>
            <w:bottom w:val="none" w:sz="0" w:space="0" w:color="auto"/>
            <w:right w:val="none" w:sz="0" w:space="0" w:color="auto"/>
          </w:divBdr>
        </w:div>
        <w:div w:id="1825704892">
          <w:marLeft w:val="0"/>
          <w:marRight w:val="0"/>
          <w:marTop w:val="0"/>
          <w:marBottom w:val="0"/>
          <w:divBdr>
            <w:top w:val="none" w:sz="0" w:space="0" w:color="auto"/>
            <w:left w:val="none" w:sz="0" w:space="0" w:color="auto"/>
            <w:bottom w:val="none" w:sz="0" w:space="0" w:color="auto"/>
            <w:right w:val="none" w:sz="0" w:space="0" w:color="auto"/>
          </w:divBdr>
        </w:div>
        <w:div w:id="815033533">
          <w:marLeft w:val="0"/>
          <w:marRight w:val="0"/>
          <w:marTop w:val="0"/>
          <w:marBottom w:val="0"/>
          <w:divBdr>
            <w:top w:val="single" w:sz="6" w:space="1" w:color="D4D4D4"/>
            <w:left w:val="single" w:sz="6" w:space="2" w:color="D4D4D4"/>
            <w:bottom w:val="single" w:sz="6" w:space="1" w:color="D4D4D4"/>
            <w:right w:val="single" w:sz="6" w:space="2" w:color="D4D4D4"/>
          </w:divBdr>
        </w:div>
        <w:div w:id="104887469">
          <w:marLeft w:val="0"/>
          <w:marRight w:val="0"/>
          <w:marTop w:val="0"/>
          <w:marBottom w:val="0"/>
          <w:divBdr>
            <w:top w:val="none" w:sz="0" w:space="0" w:color="auto"/>
            <w:left w:val="none" w:sz="0" w:space="0" w:color="auto"/>
            <w:bottom w:val="none" w:sz="0" w:space="0" w:color="auto"/>
            <w:right w:val="none" w:sz="0" w:space="0" w:color="auto"/>
          </w:divBdr>
          <w:divsChild>
            <w:div w:id="866336342">
              <w:marLeft w:val="0"/>
              <w:marRight w:val="0"/>
              <w:marTop w:val="0"/>
              <w:marBottom w:val="0"/>
              <w:divBdr>
                <w:top w:val="none" w:sz="0" w:space="0" w:color="auto"/>
                <w:left w:val="none" w:sz="0" w:space="0" w:color="auto"/>
                <w:bottom w:val="none" w:sz="0" w:space="0" w:color="auto"/>
                <w:right w:val="none" w:sz="0" w:space="0" w:color="auto"/>
              </w:divBdr>
            </w:div>
          </w:divsChild>
        </w:div>
        <w:div w:id="1233396432">
          <w:marLeft w:val="0"/>
          <w:marRight w:val="0"/>
          <w:marTop w:val="0"/>
          <w:marBottom w:val="300"/>
          <w:divBdr>
            <w:top w:val="none" w:sz="0" w:space="0" w:color="auto"/>
            <w:left w:val="none" w:sz="0" w:space="0" w:color="auto"/>
            <w:bottom w:val="none" w:sz="0" w:space="0" w:color="auto"/>
            <w:right w:val="none" w:sz="0" w:space="0" w:color="auto"/>
          </w:divBdr>
        </w:div>
      </w:divsChild>
    </w:div>
    <w:div w:id="18899548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355</TotalTime>
  <Pages>11</Pages>
  <Words>1311</Words>
  <Characters>7212</Characters>
  <Application>Microsoft Office Word</Application>
  <DocSecurity>0</DocSecurity>
  <Lines>60</Lines>
  <Paragraphs>1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8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son Temin</dc:creator>
  <cp:keywords/>
  <dc:description/>
  <cp:lastModifiedBy>Alison Temin</cp:lastModifiedBy>
  <cp:revision>16</cp:revision>
  <dcterms:created xsi:type="dcterms:W3CDTF">2017-06-27T12:41:00Z</dcterms:created>
  <dcterms:modified xsi:type="dcterms:W3CDTF">2017-08-22T14:08:00Z</dcterms:modified>
</cp:coreProperties>
</file>